
<file path=META-INF/manifest.xml><?xml version="1.0" encoding="utf-8"?>
<manifest:manifest xmlns:manifest="urn:oasis:names:tc:opendocument:xmlns:manifest:1.0" xmlns:loext="urn:org:documentfoundation:names:experimental:office:xmlns:loext:1.0" manifest:version="1.2">
  <manifest:file-entry manifest:full-path="/" manifest:version="1.2" manifest:media-type="application/vnd.oasis.opendocument.text"/>
  <manifest:file-entry manifest:full-path="Thumbnails/thumbnail.png" manifest:media-type="image/png"/>
  <manifest:file-entry manifest:full-path="layout-cache" manifest:media-type="application/binary"/>
  <manifest:file-entry manifest:full-path="Pictures/10000201000003440000038F48A6C1C0BF49EF44.png" manifest:media-type="image/png"/>
  <manifest:file-entry manifest:full-path="Pictures/10000201000002C100000085FA1DD4225F864277.png" manifest:media-type="image/png"/>
  <manifest:file-entry manifest:full-path="Pictures/10000201000002340000015A8F1E5DD95E357374.png" manifest:media-type="image/png"/>
  <manifest:file-entry manifest:full-path="Pictures/1000020100000116000000EBE7D69DF0618D5DA2.png" manifest:media-type="image/png"/>
  <manifest:file-entry manifest:full-path="Pictures/10000201000001A5000001A77087F1896B001509.png" manifest:media-type="image/png"/>
  <manifest:file-entry manifest:full-path="Pictures/10000201000001EB000000BB4D9C65AD60371BF1.png" manifest:media-type="image/png"/>
  <manifest:file-entry manifest:full-path="Pictures/10000201000001DD0000010E3CE2AC3BAC62ACB8.png" manifest:media-type="image/png"/>
  <manifest:file-entry manifest:full-path="Pictures/10000201000001FF000000F8894A4DC218EA4ECB.png" manifest:media-type="image/png"/>
  <manifest:file-entry manifest:full-path="Pictures/100002010000022A000000ED6D0A7872A5B6E293.png" manifest:media-type="image/png"/>
  <manifest:file-entry manifest:full-path="Configurations2/" manifest:media-type="application/vnd.sun.xml.ui.configuration"/>
  <manifest:file-entry manifest:full-path="content.xml" manifest:media-type="text/xml"/>
  <manifest:file-entry manifest:full-path="meta.xml" manifest:media-type="text/xml"/>
  <manifest:file-entry manifest:full-path="manifest.rdf" manifest:media-type="application/rdf+xml"/>
  <manifest:file-entry manifest:full-path="settings.xml" manifest:media-type="text/xml"/>
  <manifest:file-entry manifest:full-path="styles.xml" manifest:media-type="text/xml"/>
</manifest:manifest>
</file>

<file path=content.xml><?xml version="1.0" encoding="utf-8"?>
<office:document-content xmlns:office="urn:oasis:names:tc:opendocument:xmlns:office:1.0" xmlns:style="urn:oasis:names:tc:opendocument:xmlns:style:1.0" xmlns:text="urn:oasis:names:tc:opendocument:xmlns:text:1.0" xmlns:table="urn:oasis:names:tc:opendocument:xmlns:table:1.0" xmlns:draw="urn:oasis:names:tc:opendocument:xmlns:drawing:1.0" xmlns:fo="urn:oasis:names:tc:opendocument:xmlns:xsl-fo-compatible:1.0" xmlns:xlink="http://www.w3.org/1999/xlink" xmlns:dc="http://purl.org/dc/elements/1.1/" xmlns:meta="urn:oasis:names:tc:opendocument:xmlns:meta:1.0" xmlns:number="urn:oasis:names:tc:opendocument:xmlns:datastyle:1.0" xmlns:svg="urn:oasis:names:tc:opendocument:xmlns:svg-compatible:1.0" xmlns:chart="urn:oasis:names:tc:opendocument:xmlns:chart:1.0" xmlns:dr3d="urn:oasis:names:tc:opendocument:xmlns:dr3d:1.0" xmlns:math="http://www.w3.org/1998/Math/MathML" xmlns:form="urn:oasis:names:tc:opendocument:xmlns:form:1.0" xmlns:script="urn:oasis:names:tc:opendocument:xmlns:script:1.0" xmlns:ooo="http://openoffice.org/2004/office" xmlns:ooow="http://openoffice.org/2004/writer" xmlns:oooc="http://openoffice.org/2004/calc" xmlns:dom="http://www.w3.org/2001/xml-events" xmlns:xforms="http://www.w3.org/2002/xforms" xmlns:xsd="http://www.w3.org/2001/XMLSchema" xmlns:xsi="http://www.w3.org/2001/XMLSchema-instance" xmlns:rpt="http://openoffice.org/2005/report" xmlns:of="urn:oasis:names:tc:opendocument:xmlns:of:1.2" xmlns:xhtml="http://www.w3.org/1999/xhtml" xmlns:grddl="http://www.w3.org/2003/g/data-view#" xmlns:officeooo="http://openoffice.org/2009/office" xmlns:tableooo="http://openoffice.org/2009/table" xmlns:drawooo="http://openoffice.org/2010/draw" xmlns:calcext="urn:org:documentfoundation:names:experimental:calc:xmlns:calcext:1.0" xmlns:loext="urn:org:documentfoundation:names:experimental:office:xmlns:loext:1.0" xmlns:field="urn:openoffice:names:experimental:ooo-ms-interop:xmlns:field:1.0" xmlns:formx="urn:openoffice:names:experimental:ooxml-odf-interop:xmlns:form:1.0" xmlns:css3t="http://www.w3.org/TR/css3-text/" office:version="1.2">
  <office:scripts/>
  <office:font-face-decls>
    <style:font-face style:name="Lohit Devanagari1" svg:font-family="'Lohit Devanagari'"/>
    <style:font-face style:name="Calibri" svg:font-family="Calibri" style:font-family-generic="roman" style:font-pitch="variable"/>
    <style:font-face style:name="Tahoma" svg:font-family="Tahoma" style:font-family-generic="roman" style:font-pitch="variable"/>
    <style:font-face style:name="Times New Roman" svg:font-family="'Times New Roman'" style:font-family-generic="roman" style:font-pitch="variable"/>
    <style:font-face style:name="WvyyyxTimes-Roman" svg:font-family="WvyyyxTimes-Roman" style:font-family-generic="roman" style:font-pitch="variable"/>
    <style:font-face style:name="Liberation Sans" svg:font-family="'Liberation Sans'" style:font-family-generic="swiss" style:font-pitch="variable"/>
    <style:font-face style:name="F" svg:font-family="" style:font-family-generic="system" style:font-pitch="variable"/>
    <style:font-face style:name="Calibri1" svg:font-family="Calibri" style:font-family-generic="system" style:font-pitch="variable"/>
    <style:font-face style:name="Courier New" svg:font-family="'Courier New'" style:font-family-generic="system" style:font-pitch="variable"/>
    <style:font-face style:name="Lohit Devanagari" svg:font-family="'Lohit Devanagari'" style:font-family-generic="system" style:font-pitch="variable"/>
    <style:font-face style:name="Mangal" svg:font-family="Mangal" style:font-family-generic="system" style:font-pitch="variable"/>
    <style:font-face style:name="Noto Sans CJK SC" svg:font-family="'Noto Sans CJK SC'" style:font-family-generic="system" style:font-pitch="variable"/>
    <style:font-face style:name="Tahoma1" svg:font-family="Tahoma" style:font-family-generic="system" style:font-pitch="variable"/>
    <style:font-face style:name="Times New Roman1" svg:font-family="'Times New Roman'" style:font-family-generic="system" style:font-pitch="variable"/>
    <style:font-face style:name="WvyyyxTimes-Roman1" svg:font-family="WvyyyxTimes-Roman" style:font-family-generic="system" style:font-pitch="variable"/>
  </office:font-face-decls>
  <office:automatic-styles>
    <style:style style:name="Table1" style:family="table">
      <style:table-properties style:width="16.891cm" fo:margin-left="0cm" fo:margin-top="0cm" fo:margin-bottom="0cm" table:align="left" style:writing-mode="lr-tb"/>
    </style:style>
    <style:style style:name="Table1.A" style:family="table-column">
      <style:table-column-properties style:column-width="2.572cm"/>
    </style:style>
    <style:style style:name="Table1.B" style:family="table-column">
      <style:table-column-properties style:column-width="3.016cm"/>
    </style:style>
    <style:style style:name="Table1.C" style:family="table-column">
      <style:table-column-properties style:column-width="5.082cm"/>
    </style:style>
    <style:style style:name="Table1.D" style:family="table-column">
      <style:table-column-properties style:column-width="2.842cm"/>
    </style:style>
    <style:style style:name="Table1.E" style:family="table-column">
      <style:table-column-properties style:column-width="3.38cm"/>
    </style:style>
    <style:style style:name="Table1.1" style:family="table-row">
      <style:table-row-properties fo:keep-together="auto"/>
    </style:style>
    <style:style style:name="Table1.A1" style:family="table-cell">
      <style:table-cell-properties fo:padding-left="0.199cm" fo:padding-right="0.191cm" fo:padding-top="0cm" fo:padding-bottom="0cm" fo:border="0.5pt solid #000000"/>
    </style:style>
    <style:style style:name="Table1.18" style:family="table-row">
      <style:table-row-properties style:min-row-height="1.363cm" fo:keep-together="auto"/>
    </style:style>
    <style:style style:name="P1" style:family="paragraph" style:parent-style-name="Standard">
      <style:paragraph-properties fo:line-height="100%"/>
    </style:style>
    <style:style style:name="P2" style:family="paragraph" style:parent-style-name="Standard">
      <style:paragraph-properties fo:line-height="100%" fo:text-align="justify" style:justify-single-word="false"/>
    </style:style>
    <style:style style:name="P3" style:family="paragraph" style:parent-style-name="Standard">
      <style:paragraph-properties fo:line-height="100%" fo:text-align="center" style:justify-single-word="false"/>
    </style:style>
    <style:style style:name="P4" style:family="paragraph" style:parent-style-name="Standard">
      <style:paragraph-properties fo:margin-top="0cm" fo:margin-bottom="0cm" loext:contextual-spacing="false" fo:line-height="100%"/>
      <style:text-properties style:font-name="Times New Roman" fo:font-size="12pt" fo:font-weight="bold" style:font-size-asian="12pt" style:font-weight-asian="bold" style:font-name-complex="Times New Roman1" style:font-size-complex="12pt"/>
    </style:style>
    <style:style style:name="P5" style:family="paragraph" style:parent-style-name="Standard">
      <style:paragraph-properties fo:margin-top="0cm" fo:margin-bottom="0cm" loext:contextual-spacing="false" fo:line-height="150%" fo:text-align="justify" style:justify-single-word="false"/>
    </style:style>
    <style:style style:name="P6" style:family="paragraph" style:parent-style-name="Standard">
      <style:paragraph-properties fo:margin-top="0cm" fo:margin-bottom="0cm" loext:contextual-spacing="false" fo:line-height="100%"/>
    </style:style>
    <style:style style:name="P7" style:family="paragraph" style:parent-style-name="Standard">
      <style:paragraph-properties fo:margin-top="0cm" fo:margin-bottom="0cm" loext:contextual-spacing="false" fo:line-height="100%" fo:text-align="justify" style:justify-single-word="false"/>
    </style:style>
    <style:style style:name="P8" style:family="paragraph" style:parent-style-name="Standard">
      <style:paragraph-properties fo:margin-top="0cm" fo:margin-bottom="0cm" loext:contextual-spacing="false" fo:line-height="100%" fo:orphans="0" fo:widows="0"/>
    </style:style>
    <style:style style:name="P9" style:family="paragraph" style:parent-style-name="Standard">
      <style:paragraph-properties fo:margin-left="0.847cm" fo:margin-right="0cm" fo:margin-top="0cm" fo:margin-bottom="0cm" loext:contextual-spacing="false" fo:line-height="100%" fo:orphans="0" fo:widows="0" fo:text-indent="-0.847cm" style:auto-text-indent="false"/>
    </style:style>
    <style:style style:name="P10" style:family="paragraph" style:parent-style-name="Standard" style:master-page-name="Standard">
      <style:paragraph-properties fo:text-align="justify" style:justify-single-word="false" style:page-number="auto"/>
    </style:style>
    <style:style style:name="P11" style:family="paragraph" style:parent-style-name="List_20_Paragraph" style:list-style-name="WWNum3">
      <style:paragraph-properties fo:line-height="100%" fo:text-align="justify" style:justify-single-word="false"/>
    </style:style>
    <style:style style:name="P12" style:family="paragraph" style:parent-style-name="Default">
      <style:text-properties fo:font-size="11.5pt" style:font-size-asian="11.5pt" style:font-size-complex="11.5pt"/>
    </style:style>
    <style:style style:name="P13" style:family="paragraph" style:parent-style-name="Default">
      <style:paragraph-properties fo:text-align="justify" style:justify-single-word="false"/>
    </style:style>
    <style:style style:name="P14" style:family="paragraph" style:parent-style-name="Default" style:list-style-name="WWNum6">
      <style:paragraph-properties fo:text-align="justify" style:justify-single-word="false"/>
    </style:style>
    <style:style style:name="P15" style:family="paragraph" style:parent-style-name="Default">
      <style:text-properties fo:font-size="10pt" style:font-size-asian="10pt" style:font-size-complex="10pt"/>
    </style:style>
    <style:style style:name="P16" style:family="paragraph" style:parent-style-name="Default">
      <style:paragraph-properties fo:text-align="justify" style:justify-single-word="false"/>
      <style:text-properties fo:font-size="10pt" style:font-size-asian="10pt" style:font-size-complex="10pt"/>
    </style:style>
    <style:style style:name="P17" style:family="paragraph" style:parent-style-name="Default">
      <style:text-properties style:use-window-font-color="true" fo:font-size="10pt" style:font-size-asian="10pt" style:font-size-complex="10pt"/>
    </style:style>
    <style:style style:name="P18" style:family="paragraph" style:parent-style-name="Default">
      <style:paragraph-properties fo:text-align="justify" style:justify-single-word="false"/>
      <style:text-properties style:use-window-font-color="true" fo:font-size="10pt" style:font-size-asian="10pt" style:font-size-complex="10pt"/>
    </style:style>
    <style:style style:name="P19" style:family="paragraph" style:parent-style-name="Default">
      <style:text-properties style:use-window-font-color="true" fo:font-size="10pt" style:font-size-asian="10pt" style:font-size-complex="10pt" style:font-style-complex="italic" style:font-weight-complex="bold"/>
    </style:style>
    <style:style style:name="P20" style:family="paragraph" style:parent-style-name="Default">
      <style:paragraph-properties fo:text-align="justify" style:justify-single-word="false"/>
      <style:text-properties style:use-window-font-color="true" fo:font-size="10pt" style:font-size-asian="10pt" style:font-size-complex="10pt" style:font-style-complex="italic" style:font-weight-complex="bold"/>
    </style:style>
    <style:style style:name="P21" style:family="paragraph" style:parent-style-name="Default">
      <style:text-properties style:use-window-font-color="true" fo:font-size="11.5pt" style:font-size-asian="11.5pt" style:font-size-complex="11.5pt"/>
    </style:style>
    <style:style style:name="P22" style:family="paragraph" style:parent-style-name="Default">
      <style:text-properties style:use-window-font-color="true" fo:font-size="11.5pt" fo:font-weight="bold" style:font-size-asian="11.5pt" style:font-weight-asian="bold" style:font-size-complex="11.5pt"/>
    </style:style>
    <style:style style:name="P23" style:family="paragraph" style:parent-style-name="Default">
      <style:paragraph-properties fo:text-align="center" style:justify-single-word="false"/>
      <style:text-properties style:use-window-font-color="true" fo:font-size="11.5pt" fo:font-weight="bold" style:font-size-asian="11.5pt" style:font-weight-asian="bold" style:font-size-complex="11.5pt"/>
    </style:style>
    <style:style style:name="P24" style:family="paragraph" style:parent-style-name="Default">
      <style:paragraph-properties fo:text-align="center" style:justify-single-word="false"/>
    </style:style>
    <style:style style:name="P25" style:family="paragraph" style:parent-style-name="Default">
      <style:paragraph-properties fo:text-align="justify" style:justify-single-word="false"/>
      <style:text-properties fo:font-weight="bold" style:font-weight-asian="bold"/>
    </style:style>
    <style:style style:name="P26" style:family="paragraph" style:parent-style-name="Default">
      <style:paragraph-properties fo:margin-left="1.27cm" fo:margin-right="0cm" fo:text-align="justify" style:justify-single-word="false" fo:text-indent="0cm" style:auto-text-indent="false"/>
    </style:style>
    <style:style style:name="P27" style:family="paragraph" style:parent-style-name="Default">
      <style:paragraph-properties fo:margin-top="0cm" fo:margin-bottom="0.298cm" loext:contextual-spacing="false" fo:text-align="justify" style:justify-single-word="false"/>
    </style:style>
    <style:style style:name="P28" style:family="paragraph" style:parent-style-name="Default">
      <style:paragraph-properties fo:margin-top="0cm" fo:margin-bottom="0cm" loext:contextual-spacing="false" fo:line-height="100%" fo:text-align="justify" style:justify-single-word="false"/>
    </style:style>
    <style:style style:name="P29" style:family="paragraph" style:parent-style-name="Default">
      <style:paragraph-properties fo:margin-top="0cm" fo:margin-bottom="0cm" loext:contextual-spacing="false" fo:line-height="100%" fo:text-align="justify" style:justify-single-word="false"/>
      <style:text-properties fo:font-size="10pt" style:font-size-asian="10pt" style:font-size-complex="10pt"/>
    </style:style>
    <style:style style:name="P30" style:family="paragraph" style:parent-style-name="Heading_20_1">
      <style:paragraph-properties fo:margin-left="0cm" fo:margin-right="0.423cm" fo:margin-top="0cm" fo:margin-bottom="0.106cm" loext:contextual-spacing="false" fo:text-indent="0cm" style:auto-text-indent="false" style:vertical-align="baseline"/>
    </style:style>
    <style:style style:name="T1" style:family="text">
      <style:text-properties style:font-name="Times New Roman" fo:font-size="14pt" fo:font-weight="bold" style:font-size-asian="14pt" style:font-weight-asian="bold" style:font-name-complex="Times New Roman1" style:font-size-complex="14pt" style:font-weight-complex="bold"/>
    </style:style>
    <style:style style:name="T2" style:family="text">
      <style:text-properties style:font-name="Times New Roman" fo:font-size="10pt" fo:font-weight="bold" style:font-size-asian="10pt" style:font-weight-asian="bold" style:font-name-complex="Times New Roman1" style:font-size-complex="10pt"/>
    </style:style>
    <style:style style:name="T3" style:family="text">
      <style:text-properties style:font-name="Times New Roman" fo:font-size="10pt" fo:font-weight="bold" style:font-size-asian="10pt" style:font-weight-asian="bold" style:font-name-complex="Times New Roman1" style:font-size-complex="10pt" style:font-style-complex="italic"/>
    </style:style>
    <style:style style:name="T4" style:family="text">
      <style:text-properties style:font-name="Times New Roman" fo:font-size="10pt" fo:font-weight="bold" style:font-size-asian="10pt" style:font-weight-asian="bold" style:font-name-complex="Times New Roman1" style:font-size-complex="10pt" style:font-style-complex="italic" style:font-weight-complex="bold"/>
    </style:style>
    <style:style style:name="T5" style:family="text">
      <style:text-properties style:font-name="Times New Roman" fo:font-size="10pt" style:font-size-asian="10pt" style:font-name-complex="Times New Roman1" style:font-size-complex="10pt"/>
    </style:style>
    <style:style style:name="T6" style:family="text">
      <style:text-properties style:font-name="Times New Roman" fo:font-size="10pt" style:font-size-asian="10pt" style:font-name-complex="Times New Roman1" style:font-size-complex="10pt" style:font-style-complex="italic" style:font-weight-complex="bold"/>
    </style:style>
    <style:style style:name="T7" style:family="text">
      <style:text-properties style:font-name="Times New Roman" fo:font-size="10pt" style:font-size-asian="10pt" style:font-name-complex="Times New Roman1" style:font-style-complex="italic" style:font-weight-complex="bold"/>
    </style:style>
    <style:style style:name="T8" style:family="text">
      <style:text-properties style:font-name="Times New Roman" fo:font-size="10pt" fo:font-style="italic" style:font-size-asian="10pt" style:font-style-asian="italic" style:font-name-complex="Times New Roman1" style:font-size-complex="10pt" style:font-style-complex="italic" style:font-weight-complex="bold"/>
    </style:style>
    <style:style style:name="T9" style:family="text">
      <style:text-properties style:font-name="Times New Roman" fo:font-size="11.5pt" fo:font-weight="bold" style:font-size-asian="11.5pt" style:font-weight-asian="bold" style:font-name-complex="Times New Roman1" style:font-size-complex="11.5pt" style:font-style-complex="italic" style:font-weight-complex="bold"/>
    </style:style>
    <style:style style:name="T10" style:family="text">
      <style:text-properties style:text-position="super 58%"/>
    </style:style>
    <style:style style:name="T11" style:family="text">
      <style:text-properties fo:font-style="italic" style:font-style-asian="italic" style:font-style-complex="italic"/>
    </style:style>
    <style:style style:name="T12" style:family="text">
      <style:text-properties fo:font-weight="bold" style:font-weight-asian="bold" style:font-style-complex="italic"/>
    </style:style>
    <style:style style:name="T13" style:family="text">
      <style:text-properties fo:font-size="11.5pt" fo:font-style="italic" fo:font-weight="bold" style:font-size-asian="11.5pt" style:font-style-asian="italic" style:font-weight-asian="bold" style:font-size-complex="11.5pt"/>
    </style:style>
    <style:style style:name="T14" style:family="text">
      <style:text-properties fo:font-size="11.5pt" fo:font-style="italic" fo:font-weight="bold" style:font-size-asian="11.5pt" style:font-style-asian="italic" style:font-weight-asian="bold" style:font-size-complex="11.5pt" style:font-style-complex="italic" style:font-weight-complex="bold"/>
    </style:style>
    <style:style style:name="T15" style:family="text">
      <style:text-properties fo:font-size="10pt" fo:font-weight="bold" style:font-size-asian="10pt" style:font-weight-asian="bold" style:font-size-complex="10pt"/>
    </style:style>
    <style:style style:name="T16" style:family="text">
      <style:text-properties fo:font-size="10pt" style:font-size-asian="10pt" style:font-size-complex="10pt"/>
    </style:style>
    <style:style style:name="T17" style:family="text">
      <style:text-properties fo:font-size="10pt" style:font-size-asian="10pt" style:font-size-complex="10pt" style:font-weight-complex="bold"/>
    </style:style>
    <style:style style:name="T18" style:family="text">
      <style:text-properties fo:font-size="10pt" fo:font-style="italic" style:font-size-asian="10pt" style:font-style-asian="italic" style:font-size-complex="10pt"/>
    </style:style>
    <style:style style:name="T19" style:family="text">
      <style:text-properties fo:font-size="10pt" fo:font-weight="normal" style:letter-kerning="false" style:font-name-asian="Calibri1" style:font-size-asian="10pt" style:font-weight-asian="normal" style:font-size-complex="10pt" style:font-weight-complex="normal"/>
    </style:style>
    <style:style style:name="T20" style:family="text">
      <style:text-properties style:use-window-font-color="true" fo:font-size="10pt" style:font-size-asian="10pt" style:font-size-complex="10pt"/>
    </style:style>
    <style:style style:name="T21" style:family="text">
      <style:text-properties style:use-window-font-color="true" fo:font-size="10pt" style:font-size-asian="10pt" style:font-size-complex="10pt" style:font-style-complex="italic" style:font-weight-complex="bold"/>
    </style:style>
    <style:style style:name="T22" style:family="text">
      <style:text-properties style:use-window-font-color="true" fo:font-size="10pt" fo:font-style="italic" style:font-size-asian="10pt" style:font-style-asian="italic" style:font-size-complex="10pt" style:font-style-complex="italic" style:font-weight-complex="bold"/>
    </style:style>
    <style:style style:name="T23" style:family="text">
      <style:text-properties style:use-window-font-color="true" fo:font-size="11.5pt" style:font-size-asian="11.5pt" style:font-size-complex="11.5pt"/>
    </style:style>
    <style:style style:name="T24" style:family="text">
      <style:text-properties style:use-window-font-color="true" fo:font-size="11.5pt" fo:font-weight="bold" style:font-size-asian="11.5pt" style:font-weight-asian="bold" style:font-size-complex="11.5pt"/>
    </style:style>
    <style:style style:name="T25" style:family="text">
      <style:text-properties style:use-window-font-color="true" fo:font-size="11.5pt" fo:font-style="italic" style:font-size-asian="11.5pt" style:font-style-asian="italic" style:font-size-complex="11.5pt"/>
    </style:style>
    <style:style style:name="T26" style:family="text">
      <style:text-properties style:use-window-font-color="true" fo:font-size="11pt" fo:font-weight="bold" style:font-size-asian="11pt" style:font-weight-asian="bold" style:font-size-complex="11pt"/>
    </style:style>
    <style:style style:name="T27" style:family="text">
      <style:text-properties fo:color="#000000" style:font-name="Times New Roman" fo:font-size="10pt" fo:font-style="italic" style:font-size-asian="10pt" style:font-style-asian="italic" style:font-name-complex="Times New Roman1" style:font-size-complex="10pt"/>
    </style:style>
    <style:style style:name="T28" style:family="text">
      <style:text-properties fo:color="#221e1f" fo:font-size="10pt" style:font-size-asian="10pt" style:font-size-complex="10pt"/>
    </style:style>
    <style:style style:name="T29" style:family="text">
      <style:text-properties style:font-name="WvyyyxTimes-Roman" fo:font-size="8.5pt" style:font-size-asian="8.5pt" style:font-name-complex="WvyyyxTimes-Roman1" style:font-size-complex="8.5pt"/>
    </style:style>
    <style:style style:name="T30" style:family="text">
      <style:text-properties style:font-name="WvyyyxTimes-Roman" fo:font-size="10pt" style:font-size-asian="10pt" style:font-name-complex="WvyyyxTimes-Roman1"/>
    </style:style>
    <style:style style:name="T31" style:family="text">
      <style:text-properties style:font-name="WvyyyxTimes-Roman" fo:font-size="10pt" style:font-size-asian="10pt" style:font-name-complex="WvyyyxTimes-Roman1" style:font-size-complex="10pt"/>
    </style:style>
    <style:style style:name="T32" style:family="text">
      <style:text-properties fo:color="#222222" fo:font-size="10pt" fo:background-color="#ffffff" loext:char-shading-value="0" style:font-size-asian="10pt" style:font-size-complex="10pt"/>
    </style:style>
    <style:style style:name="fr1" style:family="graphic" style:parent-style-name="Graphics">
      <style:graphic-properties fo:margin-left="0.053cm" fo:margin-right="0.021cm" fo:margin-top="0cm" fo:margin-bottom="0cm" style:vertical-pos="top" style:vertical-rel="baseline" fo:background-color="transparent" draw:fill="none" draw:fill-color="#ffffff" fo:padding="0cm" fo:border="none" style:mirror="none" fo:clip="rect(0cm, 0cm, 0cm, 0cm)" draw:luminance="0%" draw:contrast="0%" draw:red="0%" draw:green="0%" draw:blue="0%" draw:gamma="100%" draw:color-inversion="false" draw:image-opacity="100%" draw:color-mode="standard"/>
    </style:style>
    <style:style style:name="fr2" style:family="graphic" style:parent-style-name="Graphics">
      <style:graphic-properties fo:margin-left="0.053cm" fo:margin-right="0.016cm" fo:margin-top="0cm" fo:margin-bottom="0cm" style:vertical-pos="top" style:vertical-rel="baseline" fo:background-color="transparent" draw:fill="none" draw:fill-color="#ffffff" fo:padding="0cm" fo:border="none" style:mirror="none" fo:clip="rect(0cm, 0cm, 0cm, 0cm)" draw:luminance="0%" draw:contrast="0%" draw:red="0%" draw:green="0%" draw:blue="0%" draw:gamma="100%" draw:color-inversion="false" draw:image-opacity="100%" draw:color-mode="standard"/>
    </style:style>
    <style:style style:name="fr3" style:family="graphic" style:parent-style-name="Graphics">
      <style:graphic-properties fo:margin-left="0.053cm" fo:margin-right="0.019cm" fo:margin-top="0cm" fo:margin-bottom="0cm" style:vertical-pos="top" style:vertical-rel="baseline" fo:background-color="transparent" draw:fill="none" draw:fill-color="#ffffff" fo:padding="0cm" fo:border="none" style:mirror="none" fo:clip="rect(0cm, 0cm, 0cm, 0cm)" draw:luminance="0%" draw:contrast="0%" draw:red="0%" draw:green="0%" draw:blue="0%" draw:gamma="100%" draw:color-inversion="false" draw:image-opacity="100%" draw:color-mode="standard"/>
    </style:style>
    <style:style style:name="fr4" style:family="graphic" style:parent-style-name="Graphics">
      <style:graphic-properties fo:margin-left="0.053cm" fo:margin-right="0.018cm" fo:margin-top="0cm" fo:margin-bottom="0cm" style:vertical-pos="top" style:vertical-rel="baseline" fo:background-color="transparent" draw:fill="none" draw:fill-color="#ffffff" fo:padding="0cm" fo:border="none" style:mirror="none" fo:clip="rect(0cm, 0cm, 0cm, 0cm)" draw:luminance="0%" draw:contrast="0%" draw:red="0%" draw:green="0%" draw:blue="0%" draw:gamma="100%" draw:color-inversion="false" draw:image-opacity="100%" draw:color-mode="standard"/>
    </style:style>
    <style:style style:name="fr5" style:family="graphic" style:parent-style-name="Graphics">
      <style:graphic-properties fo:margin-left="0.053cm" fo:margin-right="0cm" fo:margin-top="0cm" fo:margin-bottom="0cm" style:vertical-pos="top" style:vertical-rel="baseline" fo:background-color="transparent" draw:fill="none" draw:fill-color="#ffffff" fo:padding="0cm" fo:border="none" style:mirror="none" fo:clip="rect(0cm, 0cm, 0cm, 0cm)" draw:luminance="0%" draw:contrast="0%" draw:red="0%" draw:green="0%" draw:blue="0%" draw:gamma="100%" draw:color-inversion="false" draw:image-opacity="100%" draw:color-mode="standard"/>
    </style:style>
    <style:style style:name="fr6" style:family="graphic" style:parent-style-name="Graphics">
      <style:graphic-properties fo:margin-left="0.053cm" fo:margin-right="0.011cm" fo:margin-top="0cm" fo:margin-bottom="0cm" style:vertical-pos="top" style:vertical-rel="baseline" fo:background-color="transparent" draw:fill="none" draw:fill-color="#ffffff" fo:padding="0cm" fo:border="none" style:mirror="none" fo:clip="rect(0cm, 0cm, 0cm, 0cm)" draw:luminance="0%" draw:contrast="0%" draw:red="0%" draw:green="0%" draw:blue="0%" draw:gamma="100%" draw:color-inversion="false" draw:image-opacity="100%" draw:color-mode="standard"/>
    </style:style>
    <style:style style:name="fr7" style:family="graphic" style:parent-style-name="Graphics">
      <style:graphic-properties fo:margin-left="0.053cm" fo:margin-right="0.009cm" fo:margin-top="0cm" fo:margin-bottom="0cm" style:vertical-pos="top" style:vertical-rel="baseline" fo:background-color="transparent" draw:fill="none" draw:fill-color="#ffffff" fo:padding="0cm" fo:border="none" style:mirror="none" fo:clip="rect(0cm, 0cm, 0cm, 0cm)" draw:luminance="0%" draw:contrast="0%" draw:red="0%" draw:green="0%" draw:blue="0%" draw:gamma="100%" draw:color-inversion="false" draw:image-opacity="100%" draw:color-mode="standard"/>
    </style:style>
  </office:automatic-styles>
  <office:body>
    <office:text text:use-soft-page-breaks="true">
      <office:forms form:automatic-focus="false" form:apply-design-mode="false"/>
      <text:sequence-decls>
        <text:sequence-decl text:display-outline-level="0" text:name="Illustration"/>
        <text:sequence-decl text:display-outline-level="0" text:name="Table"/>
        <text:sequence-decl text:display-outline-level="0" text:name="Text"/>
        <text:sequence-decl text:display-outline-level="0" text:name="Drawing"/>
      </text:sequence-decls>
      <text:p text:style-name="P10">
        <text:span text:style-name="T1">DESIGN OF FUTURISTIC TROLLEY SYSTEM WITH COMPARATIVE ANALYSIS OF PREVIOUS MODELS</text:span>
      </text:p>
      <text:p text:style-name="P1">
        Balla Adi Narayana Raju
        <text:span text:style-name="T10">1</text:span>
        , 
        <text:span text:style-name="T11">School of Electrical and Electronic Engineering, Lovely Professional University, Phagwara, Punjab</text:span>
      </text:p>
      <text:p text:style-name="P2">
        <text:span text:style-name="T12">Abstract</text:span>
        <text:span text:style-name="T3">:</text:span>
        <text:span text:style-name="T5"> Store managers are always interested in highly efficient systems to manage stocks and track items over the store chain in a productive way. Product placement and inventory management are major problems due to the absence of liaison between floor managers and real time intelligence gathering from the store. One such shortcoming is the large queues in front of the product checkout counters. The function of the trolley described in this paper is to endow the floor mangers with better knowledge and decision making abilities based on the historical purchase patterns and live customer tracking while providing the customers a hassle free shopping experience. The infrastructure for the trolley is an autonomous ground vehicle which screens the surroundings, while following and assisting the user by tracing his purchase. This data can be used for targeted advertising based on the products the user interacts with, thereby affecting the purchase decision of the user. The other feature of the cart is an automatic billing of purchased items implemented using circular polarized antenna based passive RFID tag reading. The cart ecosystem works by: i) Detecting a user by recognizing the facial features (SURF-Speed Up Robust Features* based face recognition). ii) Autonomously following the user while maintaining a certain distance and avoiding collisions with other entities on the shop floor thereby decreasing the physical labor of the user.iii) Scanning the products in the cart using the passive RFID tags attached to the items, for convenience billing and store inventory update. Various trolley based models have been developed over the past years but most of the systems are plagued by problems such as card based user authentication for customer check-in, billing queues and lack of advancement in the trolley. This paper reviews and compares previous trolley based models and focuses on the enhancements that this model brings over them. According to the literature survey no such holistic system was proposed over the past decade. Finally, there are some limitations with previous models that are stated in this paper, along with future research directions to resolve them. In the coming future, this idea has the potential to become one of the advanced frameworks which will make the life smarter and simpler for the users in traditional brick and mortar stores.</text:span>
      </text:p>
      <text:p text:style-name="P1">
        <text:span text:style-name="T13">Keywords:</text:span>
        <text:span text:style-name="T14"> Shopping Trolley, RFID, Smart Shopping, Customer Detection.</text:span>
      </text:p>
      <text:p text:style-name="P3">
        <text:span text:style-name="T9">1. Introduction</text:span>
      </text:p>
      <text:p text:style-name="P2">
        <text:span text:style-name="T6">
          Over the past decade, internet and the economy has flourished simultaneously leading to the birth of an era of hassle free shopping from the convenience of one’s living room. Internet technologies have always had the edge in tracking the purchase habits of the customers and exploited it. However the traditional retail stores have not had the similar level of targeted advertisement and curated shopping experience. The retail stores have remained relatively untouched by the advancements in automation, image processing and Artificial intelligence (AI).Considering that the Super markets are where customers get their constant supply of daily use items like food-products produces, garments, electronics devices and house-hold appliances; therefore any amount of advertisement based around the customers preferences can cause a direct spike in the sales and perception of product. super markets face constant challenges like managing store floors and bill payments at counters which is a time consuming process as illustrated in Fig 1.Self services with shopping trolleys or bins decreases labor cost, and numerous store chains are endeavoring further decrease by shifting to self-service check-outs. So as stores are keen on influencing a self-service procedure as to decrease the labor work charges they are primarily concentrating on an innovation that can bring that change. The paper for the most part focuses on the trolley which gives the customer a self-serving with less time utilization and makes a store with less labor work prerequisites. This paper attempts to establish a first paper by providing a comprehensive literature survey of trolley based system and also predicting a potential research idea for autonomous based system for smart shopping in the mall i.e. big bazaar, reliance trend, best price etc. In summary, this literature review can serve as good reference for researchers in the area of designing trolley based system. 
          <text:s/>
        </text:span>
      </text:p>
      <text:p text:style-name="P3">
        <text:soft-page-break/>
        <draw:frame draw:style-name="fr1" draw:name="Picture 1" text:anchor-type="as-char" svg:width="11.409cm" svg:height="4.344cm" draw:z-index="0">
          <draw:image xlink:href="Pictures/10000201000001EB000000BB4D9C65AD60371BF1.png" xlink:type="simple" xlink:show="embed" xlink:actuate="onLoad" loext:mime-type="image/png"/>
          <svg:desc>supermarkets.PNG</svg:desc>
        </draw:frame>
      </text:p>
      <text:p text:style-name="P3">
        <text:span text:style-name="T8">Figure1: Problems in supermarkets</text:span>
        <text:span text:style-name="T6">.</text:span>
      </text:p>
      <text:p text:style-name="P2">
        <text:span text:style-name="T4">The applications of the autonomous nature of the trolley system are</text:span>
        <text:span text:style-name="T6">:</text:span>
      </text:p>
      <text:list xml:id="list2063608610" text:style-name="WWNum3">
        <text:list-item>
          <text:p text:style-name="P11">
            <text:span text:style-name="T7">Shopping Cart System: A smart trolley which can follow the customer in the store and can transport the things from one spot to the next. It can also trace the items that a customer picks and can monitor the surrounding of the store.</text:span>
          </text:p>
        </text:list-item>
        <text:list-item>
          <text:p text:style-name="P11">
            <text:span text:style-name="T7">This can form the basis of a luggage trolley that follows the user while maintaining a certain distance.</text:span>
          </text:p>
        </text:list-item>
        <text:list-item>
          <text:p text:style-name="P11">
            <text:span text:style-name="T7">This can also be used in Wheel chairs for people to reduce the strain on the supporting individual. The wheel chair can follow the person piloting the same from one place to another without any major exhaustion.</text:span>
          </text:p>
        </text:list-item>
        <text:list-item>
          <text:p text:style-name="P11">
            <text:span text:style-name="T7">
              Can also be used by parents of infants to carry them around in baby stroller, without the associated strain of dragging the stroller. 
              <text:s/>
            </text:span>
          </text:p>
        </text:list-item>
        <text:list-item>
          <text:p text:style-name="P11">
            <text:span text:style-name="T7">There are lot more uses of this approach in the fields of emergency clinics, eateries, houses, armed force and many more.</text:span>
          </text:p>
        </text:list-item>
      </text:list>
      <text:p text:style-name="P12"/>
      <text:p text:style-name="P13">
        <text:span text:style-name="T15">The major challenges faced by trolley system in the super market setting for automation, detection, recognition and analyzing can be roughly categorized into seven types:</text:span>
      </text:p>
      <text:p text:style-name="P16"/>
      <text:p text:style-name="P13">
        <text:span text:style-name="T16">1) Exertion of heavy loads to the </text:span>
        <text:span text:style-name="T17">Self –Propelled system</text:span>
        <text:span text:style-name="T16">
           a heavy load hauling usually takes up high torque and overhauling could damage the motors. Also as the load in each cart is variable (this can though be accomplished with PWM) So, managing the speed of the trolley is a major concern for automatic movement in the system. 
          <text:s/>
        </text:span>
      </text:p>
      <text:p text:style-name="P26">
        <text:span text:style-name="T20">
          <text:s/>
        </text:span>
      </text:p>
      <text:p text:style-name="P27">
        <text:span text:style-name="T20">
          <text:s/>
          2) Multiple Tag readings: The cart in a practical scenario has many items present in reading each tags in the cart accurately thus grows harder with each added object. The reader used to scan barcodes should be able to read the number of barcodes in a particular time with maximum range of products. 
          <text:s text:c="2"/>
        </text:span>
      </text:p>
      <text:p text:style-name="P27">
        <text:span text:style-name="T20">3) Facial analysis: The detection of costumer is also a major challenge. Detecting the correct client and getting the data from the database to provide a better shopping experience accurately is concerning as error caused by not recognizing the face properly due to the facial features can cause wrong recommendations. </text:span>
      </text:p>
      <text:p text:style-name="P27">
        <text:span text:style-name="T20">4) Complexity in backgrounds: The backgrounds in real life scenario are more complex compared to the technical implementation datasets. Counters with items can be of uneven form thus being hard to detect and analyze if there are a large number of items placed.</text:span>
      </text:p>
      <text:p text:style-name="P27">
        <text:span text:style-name="T20">5) Data Interference: Various factors like data mismatch and data manipulation can be occurring due to criminal activities like shop lifting. Noise in the system can also lead to the misinterpretation of data. </text:span>
      </text:p>
      <text:p text:style-name="P13">
        <text:span text:style-name="T20">6) Logistics inventory management: managing and supervising the supply chain management from warehouse to the sale point is a difficult task with large data manipulations and manual intervention to physical record the RFID tags until faithful alternatives occurs around.</text:span>
      </text:p>
      <text:p text:style-name="P18"/>
      <text:p text:style-name="P13">
        <text:span text:style-name="T20">7) Developing a Unified system: Building up this kind of new framework and using it in the store will require huge number of assets and information at the underlying stages to prepare the model. Heaps of testing stages need to be </text:span>
        <text:soft-page-break/>
        <text:span text:style-name="T20">done to improve the procedure stream of the trolley from facial recognition, human following and tag detection to monitoring the surroundings of the store. Another challenge is making users take up these changes in a positive light creating a initial data that would help in future recommendations following principles of data security and privacy.</text:span>
      </text:p>
      <text:p text:style-name="P21"/>
      <text:p text:style-name="P4"/>
      <text:p text:style-name="P5">
        <text:span text:style-name="T2">The main objectives of this research work are enlisted as follow:</text:span>
      </text:p>
      <text:p text:style-name="Default">
        <text:span text:style-name="T21">1. To study and analyze various trolleys based model which can be used in the supermarkets to provide the customers with a better shopping experience and a friendly assistance.</text:span>
      </text:p>
      <text:p text:style-name="P19"/>
      <text:p text:style-name="Default">
        <text:span text:style-name="T21">2. To propose an efficient and effective idea for monitoring the stores as well as the customers buying habits for a prediction on the items for better profitability.</text:span>
      </text:p>
      <text:p text:style-name="P19"/>
      <text:p text:style-name="Default">
        <text:span text:style-name="T21">To the best of our knowledge there are no comprehensive surveys that have been made to address the problem of trolley based system for smart shopping. Many researchers have put emphasis on a specific application such as RFID based smart shopping [1], supervised instance segmentation of supermarket products[2],secure smart shopping system[3], huge system for product identification[4], human following [5] .Also sheds some light on the design of proposed system that should be considered when addressing these problems.</text:span>
      </text:p>
      <text:p text:style-name="P19"/>
      <text:p text:style-name="Default">
        <text:span text:style-name="T21">
          The rest of the paper is organized as follows: First, we review the recent work in the field of trolley based system in section 2. Then, the system architecture of the futuristic trolley system is discussed in section 3. The idea on the autonomous trolley system is presented in section 4. Finally, conclusion remarks and promising research directions in the future are given in section 5. 
          <text:s text:c="4"/>
        </text:span>
      </text:p>
      <text:p text:style-name="Default">
        <text:span text:style-name="T23">
          <text:s/>
        </text:span>
      </text:p>
      <text:p text:style-name="P24">
        <text:span text:style-name="T26">2. Review</text:span>
      </text:p>
      <text:p text:style-name="P13">
        <text:span text:style-name="T21">Researchers have proposed numerous methods for trolley based system. These are discussed as follows.</text:span>
      </text:p>
      <text:p text:style-name="P20"/>
      <text:p text:style-name="P13">
        <text:span text:style-name="T21">Shopping nowadays includes standing in lines before cash counters for buying specific items. The technology used in stores in identifying the items is barcode scanning was created in the 1970s. Today barcode identifications are found in each item, it has turned into the general technology. The disadvantage of this technology is that the item should be in the line of sight for the scanner which is a tedious procedure.</text:span>
      </text:p>
      <text:p text:style-name="P20"/>
      <text:p text:style-name="P13">
        <text:span text:style-name="T21">The University of Arkansas Information Technology Research Institute in 2009 studied the business benefit of utilizing RFID innovation at significant dimensions. The after effect of using RFID labels in the chain management board showed overall precision improved by 27 percent, under stocks decreased by 21 percent and overstock decreased by 6 percent. This study likewise compared the time required to count the products in the store utilizing the current strategy and RFID. With RFID it is seen that it took 2 hours to check 10,000 products through the standardized barcode identification took 53 hours to scan similar products, Which makes an average of 4,767 things for every hour utilizing RFID and by barcode, it examined 209 products for every hour which are 96 percent decrease in counting time.[6]</text:span>
      </text:p>
      <text:p text:style-name="P20"/>
      <text:p text:style-name="P13">
        <text:span text:style-name="T21">It is seen that almost 10 billion fashion items and 16 billion shoe items dispatch from producers consistently. Utilizing the traditional barcode scanning it is hard to trace the items precisely and within the time limit. Inventory management utilizing this technology is making it hard to take quick business choices for creating in-store seals lift[7]. Public awareness of utilizing RFID technology was featured in recent years, the retail giants like Wal-mart and u.s division of Defense (DOD) asked their suppliers to utilize this technology. In 2005 Wal-mart (Chief information officer) CIO stated that utilizing RFID brought about 26 percent decrease in out of stock in stores, and the items are filled multiple times quicker than those items which are physically scanned.[8]</text:span>
      </text:p>
      <text:p text:style-name="P20"/>
      <text:p text:style-name="P13">
        <text:span text:style-name="T21">Agarwal et.al., [1] in 2011 built an RFID based automatic shopping cart which allows the customer with a superior approach for shopping in-store environment. This shopping trolley comprises of a touch screen for customer graphical interface attached to the cart, a client card and an item reader for scanning the labels of the items placed in the cart which makes it customer intuitive.</text:span>
      </text:p>
      <text:p text:style-name="P20"/>
      <text:p text:style-name="P20"/>
      <text:p text:style-name="P13">
        <text:soft-page-break/>
        <text:span text:style-name="T21">In 2013 Bill McBeath said the retailers need to adapt to another technology to persevere the complexity in items day by day. They require exact, real-time and item level pictures of stock. RFID has exhibited by improving the store deals by 20 to 30 percent. JC Penney improved stock accuracy from 75 to 99 percent in the gathering of things utilizing RFID [9].</text:span>
      </text:p>
      <text:p text:style-name="P20"/>
      <text:p text:style-name="P13">
        <text:span text:style-name="T21">
          Ashmeet kaur et.al., [3]stated in his paper that initially all the stocks from various suppliers arrives at the store then this items are registered by using the registration form which consist of the detailed information of each product including (Identification)ID number. Then after when the customer enter the store. He will be moved to the registration counter where he will be given RFID rechargeable loyalty card. The customer will then take the smart cart which is locked and start shopping. the items placed on the cart 
          <text:s/>
          are scanned then after the cart is moved to the payment counter. At the billing counter the cart is connected to the server via serial port and authentication is done for opening the locked cart. The data of the purchased RFID tagged product is automatically transferred to the server. The bill payment is done by the loyalty card. Although the time of long queues is removed it still has some drawback such as wired connection between the counter and the cart, time for connecting billing counter to cart and analysis each item on the cart, Item can be only removed at the time of billing, Payment is only done by RFID loyalty card and should be recharged each time in the billing counter.
        </text:span>
      </text:p>
      <text:p text:style-name="P20"/>
      <text:p text:style-name="P13">
        <text:span text:style-name="T21">Raju Kumar et aI., [10], proposed a Intelligent Shopping Cart, in this system RFID Technology, Zigbee and</text:span>
      </text:p>
      <text:p text:style-name="P13">
        <text:span text:style-name="T21">Microcontrollers are used. This system has start button for making the trolley active, when an item with RFID tag is placed in the trolley the tag ID is read by RFID Reader, if the tag number is matched with database then it displays product details tagged to that id in the (Liquid Crystal Display) LCD display. The display also has a end shopping button , when this button is pressed the total list of items present in the trolley are then send to the master PC via Zig-bee. There is also a option in the LCD display to remove a particular item from the cart. The bill will be updated according to customer choice. The limitation of this system is that payments at the end are done on the billing counter for which user should again waste some time in billing of items and the trolley is not smart enough to interact with the surrounding of the store.</text:span>
      </text:p>
      <text:p text:style-name="P20"/>
      <text:p text:style-name="P13">
        <text:span text:style-name="T21">Udita Gangwal et.al., [11] proposed a smart shopping cart for automated billing purpose using wireless sensor networks as shown in figure2, In which the cart is attached with monitor, camera and a scanner for tag identification. The camera attached to the trolley is used for decision making process. Initially the product is been scanned, simultaneously the picture of the Product is taken. Then after the image comparison algorithm is done on the images that are acquired by the cart to find that the items placed in the cart are match with the scanned item. The major drawback of this system is the images are compared each time when the item is placed in the cart which requires large memory space.</text:span>
      </text:p>
      <text:p text:style-name="P24">
        <draw:frame draw:style-name="fr2" draw:name="Picture 3" text:anchor-type="as-char" svg:width="6.759cm" svg:height="4.195cm" draw:z-index="1">
          <draw:image xlink:href="Pictures/1000020100000116000000EBE7D69DF0618D5DA2.png" xlink:type="simple" xlink:show="embed" xlink:actuate="onLoad" loext:mime-type="image/png"/>
          <svg:desc>udita.PNG</svg:desc>
        </draw:frame>
      </text:p>
      <text:p text:style-name="P24">
        <text:span text:style-name="T22">Figure2: Smart shopping trolley</text:span>
      </text:p>
      <text:p text:style-name="P13">
        <text:span text:style-name="T21">Satish Kamble et al.,[12] in 2014 has proposed a paper based on developing a multitasking shopping cart using the RFID technology. The RFID reader is used to read the product information which is retrieved at the time of billing. The system that is proposed in this paper consists of User Interface and display component, Server Communication component and Automatic billing component which are co-ordinate together to provide smart trolley that reduces billing time. This paper consists of certain issues such as the stock maintenance is not noticed here. That is if supposing the product being dropped in the trolley is not read in case the remedial action that is to be performed is not discussed in this paper.</text:span>
      </text:p>
      <text:p text:style-name="P20"/>
      <text:p text:style-name="P13">
        <text:span text:style-name="T21">
          Galande Jayshree et al.[13] 
          <text:s/>
          proposed RFID Based Billing Trolley. This trolley is having the feature with the headsets attached to the trolley, when scanned the item name and cost is repeated by the headphone. They have also 
        </text:span>
        <text:soft-page-break/>
        <text:span text:style-name="T21">attached a LCD display to the trolley to display the total amount. The drawback of this system is paying the bill in the counter at the end of the purchase which is time consuming.</text:span>
      </text:p>
      <text:p text:style-name="P20"/>
      <text:p text:style-name="P13">
        <text:span text:style-name="T21">Vrinda Gupta et aI., [14], proposed a system as Analytical Model for Automating Purchases using RFID enabled Shelf and Cart. In this system they have used weight-sensing mat integrated with RFID reader, Zig-bee and microcontroller for implementing the system. The shelf of the stores is attached with these weight-sensing mats which tell where the product is placed in shelf depending on the extent of pressure expended on these sensors. Similarly, the cart also consists of these sensing mats. When the item is taken from the shelf and placed on the trolley the product is detected and displayed on the LCD display. At last the product cost is added to the total bill amount and send to the base station by wireless network for payment.</text:span>
      </text:p>
      <text:p text:style-name="P20"/>
      <text:p text:style-name="P13">
        <text:span text:style-name="T21">Prachi Bhatwal et.al., [15] in 2015 proposed a automated self-billing system using RFID technology which consist of display panel, RFID reader and master computer. Initially the passive tags are scanned by the reader as shown in fig3 which is then shown on the touch display panel if the user wants to remove the item then he can remove the item using the cancellation button in the display panel. The display panel also prints the bill at the end which the customer should pay using cash or card. The drawback of this paper is the display panel that the author has described is a master computer which in reality, the billing process in complex.</text:span>
      </text:p>
      <text:p text:style-name="P24">
        <draw:frame draw:style-name="fr3" draw:name="Picture 5" text:anchor-type="as-char" svg:width="9.4cm" svg:height="3.999cm" draw:z-index="2">
          <draw:image xlink:href="Pictures/10000201000001DD0000010E3CE2AC3BAC62ACB8.png" xlink:type="simple" xlink:show="embed" xlink:actuate="onLoad" loext:mime-type="image/png"/>
          <svg:desc>prachi.PNG</svg:desc>
        </draw:frame>
      </text:p>
      <text:p text:style-name="P24">
        <text:span text:style-name="T22">Figure3: Working of RFID tag</text:span>
      </text:p>
      <text:p text:style-name="P20"/>
      <text:p text:style-name="P13">
        <text:span text:style-name="T21">
          Sarmad Ali et.al., [16] proposed a smart trolley as shown in fig4 which consist of a hand break, LCD display, product scanner and object sensor. The product and object sensors are used to detect the items in the store .Whereas the LCD display is a touch screen user interface where customer can search for the specific item in the store. The user interface will show the items placed in the store with the shelves map of the product for better users friendly shopping. 
          <text:s/>
        </text:span>
      </text:p>
      <text:p text:style-name="P24">
        <draw:frame draw:style-name="fr4" draw:name="Picture 7" text:anchor-type="as-char" svg:width="7.655cm" svg:height="5.015cm" draw:z-index="3">
          <draw:image xlink:href="Pictures/10000201000001A5000001A77087F1896B001509.png" xlink:type="simple" xlink:show="embed" xlink:actuate="onLoad" loext:mime-type="image/png"/>
          <svg:desc>samrad.PNG</svg:desc>
        </draw:frame>
      </text:p>
      <text:p text:style-name="P24">
        <text:span text:style-name="T22">Figure4: The smart trolley design</text:span>
      </text:p>
      <text:p text:style-name="P20"/>
      <text:p text:style-name="P13">
        <text:span text:style-name="T21">Rupali Sawant et al.,[17] proposed a RFID based smart shopping in which alternative for the barcodes is made using</text:span>
      </text:p>
      <text:p text:style-name="P13">
        <text:span text:style-name="T21">the smart labels called the RFID tags. The cart in the shopping malls are enabled with RFID technology to recognize the products using the tags and send the product information to the shopping malls database which is retrieved at the time of billing thus reducing the billing time but this paper does not discuss anything about the maintenance of the product list and also it does not provide any mechanism for scaling the billing process in malls when two or more customers bill at the same time. This paper focuses majorly on reducing the billing time but in this paper also there is no management of the product list is provided. The cost of implementing RFID technology in shopping malls is of </text:span>
        <text:soft-page-break/>
        <text:span text:style-name="T21">a greater consideration because the cost may be high when RFID is to be implemented in all the trolleys in the shopping mall. The traffic that the Zig-Bee system can withstand also plays a major role in deciding the efficiency of the system.</text:span>
      </text:p>
      <text:p text:style-name="P20"/>
      <text:p text:style-name="P13">
        <text:span text:style-name="T21">
          Suganya et.al., [18] in 2016 proposed automated smart trolley with smart billing using Arduino. In this paper the author developed a mobile application in which the customer in store is asked to enter the items that he want to purchase then the items list are shown in 
          <text:s/>
          a sorted order with the cost and location is displayed according to the list for ease to way to find the item in the store.
        </text:span>
      </text:p>
      <text:p text:style-name="P20"/>
      <text:p text:style-name="P13">
        <text:span text:style-name="T21">Iyappan et.al., [19] in this paper the author proposed an enhanced shopping model for improving smartness in market using Smart Arduino Based Intelligent System(SABIS) architecture in which trolley and racks of the stores are mounted with the microcontrollers. The cart also consists of IR module. The information of items are transmitted through rack to the trolley by wired connection using jumper wires. When the item is brought from the rack and placed in the trolley the IR rays emitted are blocked so to know about the particular item that is placed and the information of that item is shown in the LCD display which is attached to the trolley. The drawback of this model is that for purchasing each item the controllers of the trolley and rack should be connected manually each time which is a time consuming process.</text:span>
      </text:p>
      <text:p text:style-name="P20"/>
      <text:p text:style-name="P13">
        <text:span text:style-name="T21">Geunlee et al. [5] has proposed a mobile robot which can follow and lead human by detecting user location and behavior with wearable devices as shown in fig2. This paper suggest the prototype of small robot which can follow the user by using the smart watch and belt to track the person using RF (Radio Frequency) communication with LF (Low Frequency) transmitter. The drawback of this idea was to track or find person was difficult and was not so accurate.</text:span>
      </text:p>
      <text:p text:style-name="P24">
        <draw:frame draw:style-name="fr5" draw:name="Picture 8" text:anchor-type="as-char" svg:width="10.747cm" svg:height="3.512cm" draw:z-index="4">
          <draw:image xlink:href="Pictures/10000201000001FF000000F8894A4DC218EA4ECB.png" xlink:type="simple" xlink:show="embed" xlink:actuate="onLoad" loext:mime-type="image/png"/>
          <svg:desc>robot.PNG</svg:desc>
        </draw:frame>
      </text:p>
      <text:p text:style-name="P3">
        <text:span text:style-name="T27">Figure5: Smart mobile robot</text:span>
      </text:p>
      <text:p text:style-name="P13">
        <text:span text:style-name="T21">Chiang H et al [20](2016) propose a smart shopping cart along with face recognition feature to the customer. The customer also is assisted with the recommendation of products based on the history of purchase. In this manner, the purchasing efficiency can further be enhanced and the shopping time can be reduced. However, the algorithms used for navigation of the cart and for face recognition are complex.</text:span>
      </text:p>
      <text:p text:style-name="P20"/>
      <text:p text:style-name="P13">
        <text:span text:style-name="T21">Wu B et al[20] (2016) the model proposes an idea of Intelligent Shopping Assistant System (ISAS) with steady recognition and navigation of the trolley. This model has an additional app feature where the customers can see the shopping list and direct the shopping trolley to get products. The app also has product recommendation, information on the discount details. The advantages of the model include hands free shopping experience with least time spent at the shopping mall.</text:span>
      </text:p>
      <text:p text:style-name="P20"/>
      <text:p text:style-name="P13">
        <text:span text:style-name="T21">Narayana Swamy et.al., [21] proposed a smart RFID based interactive kiosk cart using wireless sensors node. The model consists of RFID reader, Kiosk and Zig-bee module. The author has developed their own database for product details. The kiosk attached to the cart shows the scanned items with their maximum retail price, selling price after discount in item. For food items the expiry date is been displayed then after the product details can be seen in the web browser.</text:span>
      </text:p>
      <text:p text:style-name="P20"/>
      <text:p text:style-name="P13">
        <text:span text:style-name="T21">Prathima et.al., [22] in 2017 proposed a smart shopping cart using RFID which shows the expired details of the items of the store in the LCD display. There is also a mode button to add and remove the items from the cart. Buzzer attached to the cart is used when the item is expired. The item details of the cart are communicated to administration PC through digi Xbee wireless network.</text:span>
      </text:p>
      <text:p text:style-name="P20"/>
      <text:p text:style-name="P13">
        <text:soft-page-break/>
        <text:span text:style-name="T21">Ruinian li et.al., [23] proposed IOT applications on secure smart shopping system shown in fig6. This model is the first to use UHF RFID technology to achieve automatic reading of the items with a proper range. it was designed for the secure protocol for the communication. The design also consists of RFID reader, Zig-bee Adaptor and a LCD touch screen with a weight scanner. The model is highly secure and accurate because the metal outside the cart blocks the signals to a pretty high extent that, when the reader is inside the cart, no item outside the cart can be read.</text:span>
      </text:p>
      <text:p text:style-name="P24">
        <draw:frame draw:style-name="fr6" draw:name="Picture 9" text:anchor-type="as-char" svg:width="7.609cm" svg:height="3.247cm" draw:z-index="5">
          <draw:image xlink:href="Pictures/100002010000022A000000ED6D0A7872A5B6E293.png" xlink:type="simple" xlink:show="embed" xlink:actuate="onLoad" loext:mime-type="image/png"/>
          <svg:desc>rouliee.PNG</svg:desc>
        </draw:frame>
      </text:p>
      <text:p text:style-name="P24">
        <text:span text:style-name="T22">Figure6: System model for secure smart shopping. </text:span>
      </text:p>
      <text:p text:style-name="P20"/>
      <text:p text:style-name="P13">
        <text:span text:style-name="T21">In 2018 Eka Dodi et.al., [24] proposed design of automatic mobile trolley using ultrasonic sensors in which he used three ultrasonic sensors connected to the trolley in a line at a particular distance. These sensors are used for distance calculation from the customer of the store to follow in a particular path.</text:span>
      </text:p>
      <text:p text:style-name="P20"/>
      <text:p text:style-name="P13">
        <text:span text:style-name="T21">Chithra et.al.,[25] proposed IOT based futuristic trolley for intelligent billing with the amalgamation of RFID and ARML PC2148. In this framework they have used a microcontroller, the RFID reader reads the RFID tag number and compared with stored tag numbers if it is present, then the product cost is added to the total bill amount, and product details are displayed in LCD screen like product cost, Manufacturing year, brand name etc. If it is not found in the database it will display product is not found or not present and this process will continue until the end of shopping. This total bill information will be sent to master pc using ZIG-BEE at the receiver and the receiver side the bill is generated. The output of this proposed framework is better than existing technology but it has certain limitations because of them, it cannot be used to keep all sales track and item availability at the shopping markets.</text:span>
      </text:p>
      <text:p text:style-name="P20"/>
      <text:p text:style-name="P13">
        <text:span text:style-name="T21">Athauda et al.[26] proposed Robust low-cost passive UHF RFID based smart shopping trolley. Technology used was RFID with Circular Polarized Antenna which can detect items irrespective of orientation, size and shape. The RFID reader (CSL468) used in this model can detect 300 tags per second with a range of 12 meters. The disadvantage of this model is not autonomous, no processing techniques was used for prediction etc. </text:span>
      </text:p>
      <text:p text:style-name="P20"/>
      <text:p text:style-name="P13">
        <text:span text:style-name="T21">
          <text:s/>
          Follmann et al.[2] proposed instance segmentation in the product of supermarket the process and steps they used are acquiring product with automatic labeling and then augmentation with training the labeled images after that at last segmented image is seen. The disadvantage of the system is not a portable and the model is huge. The Fig3 shows the instance segmentation in the product of supermarket. 
        </text:span>
      </text:p>
      <text:p text:style-name="P20"/>
      <text:p text:style-name="P13">
        <draw:frame draw:style-name="fr7" draw:name="Image1" text:anchor-type="as-char" svg:width="16.501cm" svg:height="2.401cm" draw:z-index="6">
          <draw:image xlink:href="Pictures/10000201000002C100000085FA1DD4225F864277.png" xlink:type="simple" xlink:show="embed" xlink:actuate="onLoad" loext:mime-type="image/png"/>
          <svg:desc>Capture.PNG</svg:desc>
        </draw:frame>
      </text:p>
      <text:list xml:id="list301722386" text:style-name="WWNum6">
        <text:list-item>
          <text:p text:style-name="P14">
            <text:span text:style-name="T16">
              <text:s text:c="39"/>
              (b) 
              <text:s text:c="43"/>
              (c) 
              <text:s text:c="43"/>
              (d)
            </text:span>
          </text:p>
        </text:list-item>
      </text:list>
      <text:p text:style-name="P13">
        <text:span text:style-name="T18">Figure7:</text:span>
        <text:span text:style-name="T21"> </text:span>
        <text:span text:style-name="T22">instance segmentation of supermarket products</text:span>
        <text:span text:style-name="T18">: a) Acquisition of store items is done b) automatic labeling of the items c) Augmentation and training of the images with respect to the Densely Segmented supermarket (D2S) dataset is shown d) output of the image is shown in a segmented format.</text:span>
      </text:p>
      <text:p text:style-name="P13">
        <text:span text:style-name="T21">The images of the grocery items are acquired. Images are then labeled using automatic labeling techniques. Then after the images are augmented and trained with respect to the Densely Segmented Supermarket (D2S) dataset. At last the segmentation of the images is done to find the various grocery items present in that image.</text:span>
      </text:p>
      <text:p text:style-name="P25"/>
      <text:p text:style-name="P13">
        <text:span text:style-name="T21">The detailed analysis of various techniques used for trolley designing is shown in Table 1.</text:span>
      </text:p>
      <text:p text:style-name="P24">
        <text:span text:style-name="T22">Table1: Comparison of different trolley models.</text:span>
      </text:p>
      <table:table table:name="Table1" table:style-name="Table1">
        <table:table-column table:style-name="Table1.A"/>
        <table:table-column table:style-name="Table1.B"/>
        <table:table-column table:style-name="Table1.C"/>
        <table:table-column table:style-name="Table1.D"/>
        <table:table-column table:style-name="Table1.E"/>
        <table:table-row table:style-name="Table1.1">
          <table:table-cell table:style-name="Table1.A1" office:value-type="string">
            <text:p text:style-name="P28">
              <text:span text:style-name="T16">Author(year)</text:span>
            </text:p>
          </table:table-cell>
          <table:table-cell table:style-name="Table1.A1" office:value-type="string">
            <text:p text:style-name="P28">
              <text:span text:style-name="T16">Technology</text:span>
            </text:p>
          </table:table-cell>
          <table:table-cell table:style-name="Table1.A1" office:value-type="string">
            <text:p text:style-name="P28">
              <text:span text:style-name="T16">Description</text:span>
            </text:p>
          </table:table-cell>
          <table:table-cell table:style-name="Table1.A1" office:value-type="string">
            <text:p text:style-name="P28">
              <text:span text:style-name="T16">Strengths</text:span>
            </text:p>
          </table:table-cell>
          <table:table-cell table:style-name="Table1.A1" office:value-type="string">
            <text:p text:style-name="P28">
              <text:span text:style-name="T16">
                <text:s/>
                Drawbacks
              </text:span>
            </text:p>
          </table:table-cell>
        </table:table-row>
        <text:soft-page-break/>
        <table:table-row table:style-name="Table1.1">
          <table:table-cell table:style-name="Table1.A1" office:value-type="string">
            <text:p text:style-name="P28">
              <text:span text:style-name="T16">Ashmeet kaur et.al., [3]</text:span>
            </text:p>
            <text:p text:style-name="P28">
              <text:span text:style-name="T16">(2013)</text:span>
            </text:p>
          </table:table-cell>
          <table:table-cell table:style-name="Table1.A1" office:value-type="string">
            <text:p text:style-name="P28">
              <text:span text:style-name="T16">RFID, Loyalty smart card, micro-controller</text:span>
            </text:p>
          </table:table-cell>
          <table:table-cell table:style-name="Table1.A1" office:value-type="string">
            <text:p text:style-name="P28">
              <text:span text:style-name="T16">
                Firstly passive tags present in the cart are been detected by the RFID reader then the cart is send to the billing counter where the wired connections are made between the counter interface and the cart for product details transfer. At last the payment is done using rechargeable loyalty cards. 
                <text:s text:c="2"/>
              </text:span>
            </text:p>
          </table:table-cell>
          <table:table-cell table:style-name="Table1.A1" office:value-type="string">
            <text:p text:style-name="P28">
              <text:span text:style-name="T16">
                i) Less time 
                <text:s/>
                in shopping compared to the existing technology.
              </text:span>
            </text:p>
          </table:table-cell>
          <table:table-cell table:style-name="Table1.A1" office:value-type="string">
            <text:p text:style-name="P28">
              <text:span text:style-name="T16">i)payments are done using loyalty card, need to be recharged every time form the counter</text:span>
            </text:p>
            <text:p text:style-name="P28">
              <text:span text:style-name="T16">ii)the details of product are transmitted using wired connection which is a time consuming payment process.</text:span>
            </text:p>
            <text:p text:style-name="P28">
              <text:span text:style-name="T16">iii)items can be removed only at the billing counters. </text:span>
            </text:p>
          </table:table-cell>
        </table:table-row>
        <table:table-row table:style-name="Table1.1">
          <table:table-cell table:style-name="Table1.A1" office:value-type="string">
            <text:p text:style-name="P28">
              <text:span text:style-name="T16">Raju Kumar et aI., [10]</text:span>
            </text:p>
            <text:p text:style-name="P28">
              <text:span text:style-name="T16">(2013)</text:span>
            </text:p>
          </table:table-cell>
          <table:table-cell table:style-name="Table1.A1" office:value-type="string">
            <text:p text:style-name="P28">
              <text:span text:style-name="T16">RFID, LCD display, Zig-bee module</text:span>
            </text:p>
          </table:table-cell>
          <table:table-cell table:style-name="Table1.A1" office:value-type="string">
            <text:p text:style-name="P7">
              <text:span text:style-name="T5">It explains how to access real time information about the diverse product inside the shopping cart. Tags are been detected using the RFID reader. Then after the product details are been shown in the LCD display which is attached to the cart. Items can also be removed by using the LCD touch screen. Lastly the details of the items are transferred to the master pc using zig-bee. </text:span>
            </text:p>
          </table:table-cell>
          <table:table-cell table:style-name="Table1.A1" office:value-type="string">
            <text:p text:style-name="P28">
              <text:span text:style-name="T16">i)User friendly</text:span>
            </text:p>
            <text:p text:style-name="P28">
              <text:span text:style-name="T16">ii)no manual help needed for item details</text:span>
            </text:p>
            <text:p text:style-name="P28">
              <text:span text:style-name="T16">iii)less time consumption in purchasing the items</text:span>
            </text:p>
          </table:table-cell>
          <table:table-cell table:style-name="Table1.A1" office:value-type="string">
            <text:p text:style-name="P28">
              <text:span text:style-name="T16">i)Due to zig-bee the high data rate of product details cannot be handled.</text:span>
            </text:p>
            <text:p text:style-name="P28">
              <text:span text:style-name="T16">ii)counter payments</text:span>
            </text:p>
            <text:p text:style-name="P29"/>
          </table:table-cell>
        </table:table-row>
        <table:table-row table:style-name="Table1.1">
          <table:table-cell table:style-name="Table1.A1" office:value-type="string">
            <text:p text:style-name="P28">
              <text:span text:style-name="T16">Udita Gangwal et.al., [11]</text:span>
            </text:p>
            <text:p text:style-name="P28">
              <text:span text:style-name="T16">(2013)</text:span>
            </text:p>
          </table:table-cell>
          <table:table-cell table:style-name="Table1.A1" office:value-type="string">
            <text:p text:style-name="P28">
              <text:span text:style-name="T16">Smart Display monitor, Camera </text:span>
            </text:p>
          </table:table-cell>
          <table:table-cell table:style-name="Table1.A1" office:value-type="string">
            <text:p text:style-name="P28">
              <text:span text:style-name="T16">Initially items are been scanned by the reader, simultaneously camera takes the images of the items present on the cart. Finally in the end image comparison is done to find that the scanned items is same as the items seen by the camera.</text:span>
            </text:p>
          </table:table-cell>
          <table:table-cell table:style-name="Table1.A1" office:value-type="string">
            <text:p text:style-name="P28">
              <text:span text:style-name="T16">i)Accurate for detecting items.</text:span>
            </text:p>
            <text:p text:style-name="P28">
              <text:span text:style-name="T16">ii)User friendly with smart display.</text:span>
            </text:p>
            <text:p text:style-name="P28">
              <text:span text:style-name="T16">iii)less purchasing time.</text:span>
            </text:p>
          </table:table-cell>
          <table:table-cell table:style-name="Table1.A1" office:value-type="string">
            <text:p text:style-name="P28">
              <text:span text:style-name="T16">i)Images are compared each time when the items are placed in cart, which requires a large memory space.</text:span>
            </text:p>
          </table:table-cell>
        </table:table-row>
        <table:table-row table:style-name="Table1.1">
          <table:table-cell table:style-name="Table1.A1" office:value-type="string">
            <text:p text:style-name="P28">
              <text:span text:style-name="T28">Satish Kamble et al.,[12]</text:span>
            </text:p>
            <text:p text:style-name="P28">
              <text:span text:style-name="T28">(2014)</text:span>
            </text:p>
          </table:table-cell>
          <table:table-cell table:style-name="Table1.A1" office:value-type="string">
            <text:p text:style-name="P28">
              <text:span text:style-name="T16">RFID, LCD display</text:span>
            </text:p>
          </table:table-cell>
          <table:table-cell table:style-name="Table1.A1" office:value-type="string">
            <text:p text:style-name="P28">
              <text:span text:style-name="T16">It has a LCD display where the items are read by the RFID reader is been shown then the data is send to the central billing unit for automatic billing process.</text:span>
            </text:p>
          </table:table-cell>
          <table:table-cell table:style-name="Table1.A1" office:value-type="string">
            <text:p text:style-name="P28">
              <text:span text:style-name="T16">i)less shopping time.</text:span>
            </text:p>
            <text:p text:style-name="P28">
              <text:span text:style-name="T16">ii)Smart billing </text:span>
            </text:p>
          </table:table-cell>
          <table:table-cell table:style-name="Table1.A1" office:value-type="string">
            <text:p text:style-name="P28">
              <text:span text:style-name="T28">i)stock maintenance is not noticed</text:span>
            </text:p>
            <text:p text:style-name="P28">
              <text:span text:style-name="T28">ii)no remedial action mentioned when the item is not detected.</text:span>
            </text:p>
          </table:table-cell>
        </table:table-row>
        <table:table-row table:style-name="Table1.1">
          <table:table-cell table:style-name="Table1.A1" office:value-type="string">
            <text:p text:style-name="P28">
              <text:span text:style-name="T16">
                Galande Jayshree et al.[13] 
                <text:s/>
              </text:span>
            </text:p>
            <text:p text:style-name="P28">
              <text:span text:style-name="T28">(2014)</text:span>
            </text:p>
          </table:table-cell>
          <table:table-cell table:style-name="Table1.A1" office:value-type="string">
            <text:p text:style-name="P28">
              <text:span text:style-name="T16">RFID, headsets, LCD display</text:span>
            </text:p>
          </table:table-cell>
          <table:table-cell table:style-name="Table1.A1" office:value-type="string">
            <text:p text:style-name="P28">
              <text:span text:style-name="T16">The headsets and LCD display are attached to the trolley, when a product is scanned by the RFID reader the items details are been shown in display with a voice in headsets.</text:span>
            </text:p>
          </table:table-cell>
          <table:table-cell table:style-name="Table1.A1" office:value-type="string">
            <text:p text:style-name="P28">
              <text:span text:style-name="T16">i)smart item identification</text:span>
            </text:p>
            <text:p text:style-name="P28">
              <text:span text:style-name="T16">ii)Smart headsets which tells about the product details. </text:span>
            </text:p>
            <text:p text:style-name="P28">
              <text:span text:style-name="T16">ii)customer friendly system</text:span>
            </text:p>
          </table:table-cell>
          <table:table-cell table:style-name="Table1.A1" office:value-type="string">
            <text:p text:style-name="P28">
              <text:span text:style-name="T16">i)no stock information</text:span>
            </text:p>
            <text:p text:style-name="P28">
              <text:span text:style-name="T16">ii)no online payment options.</text:span>
            </text:p>
          </table:table-cell>
        </table:table-row>
        <table:table-row table:style-name="Table1.1">
          <table:table-cell table:style-name="Table1.A1" office:value-type="string">
            <text:p text:style-name="P28">
              <text:span text:style-name="T16">Vrinda Gupta et aI., [5]</text:span>
            </text:p>
            <text:p text:style-name="P28">
              <text:span text:style-name="T28">(2014)</text:span>
            </text:p>
          </table:table-cell>
          <table:table-cell table:style-name="Table1.A1" office:value-type="string">
            <text:p text:style-name="P28">
              <text:span text:style-name="T16">RFID, weight-sensing mats, LCD display</text:span>
            </text:p>
          </table:table-cell>
          <table:table-cell table:style-name="Table1.A1" office:value-type="string">
            <text:p text:style-name="P7">
              <text:span text:style-name="T5">This paper provides an idea of LCD use for offers, discount, and total bill. Weight-sensing mats are connected with the microcontroller on the racks of </text:span>
              <text:soft-page-break/>
              <text:span text:style-name="T5">
                the store. These sensing mats are also placed in trolleys of the store. When items are taken from the rack and placed in the trolley the sensing mats detects the items and shows the details in the display attached to the cart. 
                <text:s/>
              </text:span>
            </text:p>
          </table:table-cell>
          <table:table-cell table:style-name="Table1.A1" office:value-type="string">
            <text:p text:style-name="P28">
              <text:span text:style-name="T16">i)accurate item identification</text:span>
            </text:p>
            <text:p text:style-name="P28">
              <text:span text:style-name="T16">ii)smart display </text:span>
            </text:p>
            <text:p text:style-name="P28">
              <text:span text:style-name="T16">iii)less time required for item </text:span>
              <text:soft-page-break/>
              <text:span text:style-name="T16">purchase.</text:span>
            </text:p>
          </table:table-cell>
          <table:table-cell table:style-name="Table1.A1" office:value-type="string">
            <text:p text:style-name="P28">
              <text:span text:style-name="T16">i)More hardware and costly </text:span>
            </text:p>
          </table:table-cell>
        </table:table-row>
        <table:table-row table:style-name="Table1.1">
          <table:table-cell table:style-name="Table1.A1" office:value-type="string">
            <text:p text:style-name="P28">
              <text:span text:style-name="T16">Prachi Bhatwal et.al., [14]</text:span>
            </text:p>
            <text:p text:style-name="P28">
              <text:span text:style-name="T16">(2015)</text:span>
            </text:p>
          </table:table-cell>
          <table:table-cell table:style-name="Table1.A1" office:value-type="string">
            <text:p text:style-name="P28">
              <text:span text:style-name="T16">RFID, display panel</text:span>
            </text:p>
          </table:table-cell>
          <table:table-cell table:style-name="Table1.A1" office:value-type="string">
            <text:p text:style-name="P28">
              <text:span text:style-name="T16">Passive tags are scanned and details are shown in the display panel. According to the users interest the item remove button is present in the display panel. </text:span>
            </text:p>
          </table:table-cell>
          <table:table-cell table:style-name="Table1.A1" office:value-type="string">
            <text:p text:style-name="P28">
              <text:span text:style-name="T16">i)less time compared to the traditional method of shopping</text:span>
            </text:p>
            <text:p text:style-name="P28">
              <text:span text:style-name="T16">ii)bill of items scanned is printed by the display panel</text:span>
            </text:p>
          </table:table-cell>
          <table:table-cell table:style-name="Table1.A1" office:value-type="string">
            <text:p text:style-name="P28">
              <text:span text:style-name="T16">i)bill payments can only be done on the counters with no online payment options.</text:span>
            </text:p>
            <text:p text:style-name="P28">
              <text:span text:style-name="T16">
                <text:s/>
              </text:span>
            </text:p>
          </table:table-cell>
        </table:table-row>
        <table:table-row table:style-name="Table1.1">
          <table:table-cell table:style-name="Table1.A1" office:value-type="string">
            <text:p text:style-name="P28">
              <text:span text:style-name="T28">Sarmad Ali et.al., [15]</text:span>
            </text:p>
            <text:p text:style-name="P28">
              <text:span text:style-name="T16">(2015)</text:span>
            </text:p>
          </table:table-cell>
          <table:table-cell table:style-name="Table1.A1" office:value-type="string">
            <text:p text:style-name="P28">
              <text:span text:style-name="T16">Hand breaks, LCD display with touch sensing</text:span>
            </text:p>
          </table:table-cell>
          <table:table-cell table:style-name="Table1.A1" office:value-type="string">
            <text:p text:style-name="P28">
              <text:span text:style-name="T16">User can search for an item in the LCD display attached to the cart the cart shown the shelf maps of the particular item in store. </text:span>
            </text:p>
          </table:table-cell>
          <table:table-cell table:style-name="Table1.A1" office:value-type="string">
            <text:p text:style-name="P28">
              <text:span text:style-name="T16">i)smart store view and item tracing.</text:span>
            </text:p>
            <text:p text:style-name="P28">
              <text:span text:style-name="T16">ii)user friendly display</text:span>
            </text:p>
            <text:p text:style-name="P29"/>
          </table:table-cell>
          <table:table-cell table:style-name="Table1.A1" office:value-type="string">
            <text:p text:style-name="P28">
              <text:span text:style-name="T16">i)As store changes their items each time tracking of store patterns is difficult</text:span>
            </text:p>
          </table:table-cell>
        </table:table-row>
        <table:table-row table:style-name="Table1.1">
          <table:table-cell table:style-name="Table1.A1" office:value-type="string">
            <text:p text:style-name="P28">
              <text:span text:style-name="T28">Rupali Sawant et al.,[16]</text:span>
            </text:p>
            <text:p text:style-name="P28">
              <text:span text:style-name="T16">(2015)</text:span>
            </text:p>
          </table:table-cell>
          <table:table-cell table:style-name="Table1.A1" office:value-type="string">
            <text:p text:style-name="P28">
              <text:span text:style-name="T16">RFID, Zig-bee</text:span>
            </text:p>
          </table:table-cell>
          <table:table-cell table:style-name="Table1.A1" office:value-type="string">
            <text:p text:style-name="P28">
              <text:span text:style-name="T28">The cart in the shopping malls are enabled with RFID technology to recognize the products using the tags and send the product information to the shopping malls database which is retrieved at the time of billing thus reducing the billing time</text:span>
            </text:p>
          </table:table-cell>
          <table:table-cell table:style-name="Table1.A1" office:value-type="string">
            <text:p text:style-name="P28">
              <text:span text:style-name="T16">i)reduced billing time</text:span>
            </text:p>
            <text:p text:style-name="P28">
              <text:span text:style-name="T16">ii)quick object identification.</text:span>
            </text:p>
          </table:table-cell>
          <table:table-cell table:style-name="Table1.A1" office:value-type="string">
            <text:p text:style-name="P28">
              <text:span text:style-name="T16">i) Since zig-bee module is used for transferring information the high data rate of product details cannot be handled</text:span>
            </text:p>
          </table:table-cell>
        </table:table-row>
        <table:table-row table:style-name="Table1.1">
          <table:table-cell table:style-name="Table1.A1" office:value-type="string">
            <text:p text:style-name="P28">
              <text:span text:style-name="T16">Suganya et.al., [17]</text:span>
            </text:p>
            <text:p text:style-name="P28">
              <text:span text:style-name="T16">(2016)</text:span>
            </text:p>
          </table:table-cell>
          <table:table-cell table:style-name="Table1.A1" office:value-type="string">
            <text:p text:style-name="P28">
              <text:span text:style-name="T16">Mobile application, Arduino</text:span>
            </text:p>
          </table:table-cell>
          <table:table-cell table:style-name="Table1.A1" office:value-type="string">
            <text:p text:style-name="P28">
              <text:span text:style-name="T16">
                Developed a mobile application in which the customer in store is asked to enter the items that he want to purchase then the items list are shown in 
                <text:s/>
                a sorted order with the cost and location is displayed in the mobile.
              </text:span>
            </text:p>
          </table:table-cell>
          <table:table-cell table:style-name="Table1.A1" office:value-type="string">
            <text:p text:style-name="P28">
              <text:span text:style-name="T16">i)friendly mobile application.</text:span>
            </text:p>
            <text:p text:style-name="P28">
              <text:span text:style-name="T16">ii)item storing according to the product arranged in stores. </text:span>
            </text:p>
          </table:table-cell>
          <table:table-cell table:style-name="Table1.A1" office:value-type="string">
            <text:p text:style-name="P28">
              <text:span text:style-name="T16">-</text:span>
            </text:p>
          </table:table-cell>
        </table:table-row>
        <table:table-row table:style-name="Table1.1">
          <table:table-cell table:style-name="Table1.A1" office:value-type="string">
            <text:p text:style-name="P28">
              <text:span text:style-name="T16">Iyappan et.al., [18]</text:span>
            </text:p>
            <text:p text:style-name="P28">
              <text:span text:style-name="T16">(2016)</text:span>
            </text:p>
          </table:table-cell>
          <table:table-cell table:style-name="Table1.A1" office:value-type="string">
            <text:p text:style-name="P28">
              <text:span text:style-name="T16">LCD display, IR module, micro-controller </text:span>
            </text:p>
          </table:table-cell>
          <table:table-cell table:style-name="Table1.A1" office:value-type="string">
            <text:p text:style-name="P28">
              <text:span text:style-name="T16">Trolley and racks of the stores are mounted with the microcontrollers. The cart also consists of IR module. The information of items are transmitted through rack to the trolley by wired connection using jumper wires. When the item is brought from the rack and placed in the trolley the IR rays emitted are blocked so to know about the particular item.</text:span>
            </text:p>
          </table:table-cell>
          <table:table-cell table:style-name="Table1.A1" office:value-type="string">
            <text:p text:style-name="P28">
              <text:span text:style-name="T16">i)accurate product identification using IR rays</text:span>
            </text:p>
            <text:p text:style-name="P29"/>
          </table:table-cell>
          <table:table-cell table:style-name="Table1.A1" office:value-type="string">
            <text:p text:style-name="P28">
              <text:span text:style-name="T16">i)connecting wires from store racks to trolley each time for item details is a time consuming process.</text:span>
            </text:p>
            <text:p text:style-name="P28">
              <text:span text:style-name="T16">ii)no online payment options.</text:span>
            </text:p>
            <text:p text:style-name="P28">
              <text:span text:style-name="T16">iii)requires huge hardware for each racks making it costly. </text:span>
            </text:p>
            <text:p text:style-name="P28">
              <text:span text:style-name="T16">iv) Can’t place multiple items in trolley at same time.</text:span>
            </text:p>
          </table:table-cell>
        </table:table-row>
        <table:table-row table:style-name="Table1.1">
          <table:table-cell table:style-name="Table1.A1" office:value-type="string">
            <text:p text:style-name="P28">
              <text:span text:style-name="T16">Geunlee et al.[6]</text:span>
            </text:p>
            <text:p text:style-name="P28">
              <text:span text:style-name="T16">(2016)</text:span>
            </text:p>
          </table:table-cell>
          <table:table-cell table:style-name="Table1.A1" office:value-type="string">
            <text:p text:style-name="P28">
              <text:span text:style-name="T16">Smart watch, smart belt, RF communication</text:span>
            </text:p>
          </table:table-cell>
          <table:table-cell table:style-name="Table1.A1" office:value-type="string">
            <text:p text:style-name="P28">
              <text:span text:style-name="T16">The robot follows the user by using the smart watch and belt to track the person using RF (Radio </text:span>
              <text:soft-page-break/>
              <text:span text:style-name="T16">Frequency) communication with LF (Low Frequency) transmitter.</text:span>
            </text:p>
          </table:table-cell>
          <table:table-cell table:style-name="Table1.A1" office:value-type="string">
            <text:p text:style-name="P28">
              <text:span text:style-name="T16">i)human following.</text:span>
            </text:p>
          </table:table-cell>
          <table:table-cell table:style-name="Table1.A1" office:value-type="string">
            <text:p text:style-name="P28">
              <text:span text:style-name="T16">i)not accurate enough for human tracing.</text:span>
            </text:p>
            <text:p text:style-name="P28">
              <text:soft-page-break/>
              <text:span text:style-name="T16">ii)problems while turning the system from one direction to another.</text:span>
            </text:p>
          </table:table-cell>
        </table:table-row>
        <table:table-row table:style-name="Table1.1">
          <table:table-cell table:style-name="Table1.A1" office:value-type="string">
            <text:p text:style-name="P28">
              <text:span text:style-name="T29">Chiang H et al [19](2016)</text:span>
            </text:p>
          </table:table-cell>
          <table:table-cell table:style-name="Table1.A1" office:value-type="string">
            <text:p text:style-name="P28">
              <text:span text:style-name="T16">IOT, RFID, embedded computer</text:span>
            </text:p>
          </table:table-cell>
          <table:table-cell table:style-name="Table1.A1" office:value-type="string">
            <text:p text:style-name="P7">
              <text:span text:style-name="T31">Proposes a smart shopping cart along with face recognition feature to the user. The customer also is assisted with the recommendation of products based on the history of purchase. Therefore, the purchasing efficiency can further be enhanced.</text:span>
            </text:p>
          </table:table-cell>
          <table:table-cell table:style-name="Table1.A1" office:value-type="string">
            <text:p text:style-name="P28">
              <text:span text:style-name="T16">i)Reduced shopping time.</text:span>
            </text:p>
          </table:table-cell>
          <table:table-cell table:style-name="Table1.A1" office:value-type="string">
            <text:p text:style-name="P28">
              <text:span text:style-name="T16">i)complex algorithms for navigation of the cart.</text:span>
            </text:p>
          </table:table-cell>
        </table:table-row>
        <table:table-row table:style-name="Table1.1">
          <table:table-cell table:style-name="Table1.A1" office:value-type="string">
            <text:p text:style-name="P28">
              <text:span text:style-name="T29">Wu B et al[20] (2016)</text:span>
            </text:p>
          </table:table-cell>
          <table:table-cell table:style-name="Table1.A1" office:value-type="string">
            <text:p text:style-name="P28">
              <text:span text:style-name="T16">Image detection, RFID, Touch screen, Laser Rangefinder</text:span>
            </text:p>
          </table:table-cell>
          <table:table-cell table:style-name="Table1.A1" office:value-type="string">
            <text:p text:style-name="P7">
              <text:span text:style-name="T31">Intelligent Shopping Assistant</text:span>
            </text:p>
            <text:p text:style-name="P7">
              <text:span text:style-name="T31">System (ISAS) with steady recognition and navigation of the cart. This model has an additional app feature where the customers can view the shopping list and direct the shopping cart to pick up goods. The app also has product recommendation, information on the discount details.</text:span>
            </text:p>
          </table:table-cell>
          <table:table-cell table:style-name="Table1.A1" office:value-type="string">
            <text:p text:style-name="P7">
              <text:span text:style-name="T30">i)The model include a hands free </text:span>
              <text:span text:style-name="T31">shopping experience with minimum time spent at the shopping mall.</text:span>
            </text:p>
          </table:table-cell>
          <table:table-cell table:style-name="Table1.A1" office:value-type="string">
            <text:p text:style-name="P28">
              <text:span text:style-name="T16">-</text:span>
            </text:p>
          </table:table-cell>
        </table:table-row>
        <table:table-row table:style-name="Table1.1">
          <table:table-cell table:style-name="Table1.A1" office:value-type="string">
            <text:p text:style-name="P28">
              <text:span text:style-name="T16">Narayana Swamy et.al., [21]</text:span>
            </text:p>
            <text:p text:style-name="P28">
              <text:span text:style-name="T16">(2016)</text:span>
            </text:p>
          </table:table-cell>
          <table:table-cell table:style-name="Table1.A1" office:value-type="string">
            <text:p text:style-name="P28">
              <text:span text:style-name="T16">RFID, Kiosk, Zig-bee </text:span>
            </text:p>
          </table:table-cell>
          <table:table-cell table:style-name="Table1.A1" office:value-type="string">
            <text:p text:style-name="P28">
              <text:span text:style-name="T16">
                <text:s/>
                In this paper Kiosk is attached to the trolley which shows the scanned items with their 
              </text:span>
              <text:span text:style-name="T32">maximum retail price, selling price after discount in item. For food items the expiry date is been displayed then after the product details can be seen in the web browser.</text:span>
            </text:p>
          </table:table-cell>
          <table:table-cell table:style-name="Table1.A1" office:value-type="string">
            <text:p text:style-name="P28">
              <text:span text:style-name="T16">i)smart kiosk</text:span>
            </text:p>
            <text:p text:style-name="P28">
              <text:span text:style-name="T16">ii)expiry information of item with buzzer.</text:span>
            </text:p>
            <text:p text:style-name="P28">
              <text:span text:style-name="T16">iii)user friendly kiosk interface.</text:span>
            </text:p>
          </table:table-cell>
          <table:table-cell table:style-name="Table1.A1" office:value-type="string">
            <text:p text:style-name="P28">
              <text:span text:style-name="T16">i) Cannot handle high throughput of data.</text:span>
            </text:p>
            <text:p text:style-name="P28">
              <text:span text:style-name="T16">
                <text:s/>
              </text:span>
            </text:p>
          </table:table-cell>
        </table:table-row>
        <table:table-row table:style-name="Table1.1">
          <table:table-cell table:style-name="Table1.A1" office:value-type="string">
            <text:p text:style-name="P28">
              <text:span text:style-name="T32">Prathima et.al., [22]</text:span>
            </text:p>
            <text:p text:style-name="P28">
              <text:span text:style-name="T32">(2017)</text:span>
            </text:p>
          </table:table-cell>
          <table:table-cell table:style-name="Table1.A1" office:value-type="string">
            <text:p text:style-name="P28">
              <text:span text:style-name="T16">Digi Xee wireless module, LCD, RFID</text:span>
            </text:p>
          </table:table-cell>
          <table:table-cell table:style-name="Table1.A1" office:value-type="string">
            <text:p text:style-name="P28">
              <text:span text:style-name="T32">A mode button is used to add and remove the items from the cart. Buzzer attached to the cart is used when the item is expired. The item details of the cart are communicated to administration PC through digi Xbee wireless network.</text:span>
            </text:p>
            <text:p text:style-name="P29"/>
          </table:table-cell>
          <table:table-cell table:style-name="Table1.A1" office:value-type="string">
            <text:p text:style-name="P28">
              <text:span text:style-name="T16">i)user friendly interface.</text:span>
            </text:p>
            <text:p text:style-name="P28">
              <text:span text:style-name="T16">ii)smart alarm system when item is expired. </text:span>
            </text:p>
          </table:table-cell>
          <table:table-cell table:style-name="Table1.A1" office:value-type="string">
            <text:p text:style-name="P28">
              <text:span text:style-name="T16">i) still for paying bill the customer should stand in front of counters.</text:span>
            </text:p>
          </table:table-cell>
        </table:table-row>
        <table:table-row table:style-name="Table1.18">
          <table:table-cell table:style-name="Table1.A1" office:value-type="string">
            <text:p text:style-name="P28">
              <text:span text:style-name="T32">Ruinian li et.al., [23]</text:span>
            </text:p>
            <text:p text:style-name="P28">
              <text:span text:style-name="T32">(2017)</text:span>
            </text:p>
          </table:table-cell>
          <table:table-cell table:style-name="Table1.A1" office:value-type="string">
            <text:p text:style-name="P28">
              <text:span text:style-name="T16">Weight sensor, RFID, LCD touch screen</text:span>
            </text:p>
          </table:table-cell>
          <table:table-cell table:style-name="Table1.A1" office:value-type="string">
            <text:p text:style-name="P28">
              <text:span text:style-name="T32">This model is highly secure and accurate because the metal outside the cart blocks the signals to a pretty high extent that, when the reader is inside the cart, no item outside the cart can be read. Lastly the details of </text:span>
              <text:soft-page-break/>
              <text:span text:style-name="T32">the items are seen in the LCD display.</text:span>
            </text:p>
          </table:table-cell>
          <table:table-cell table:style-name="Table1.A1" office:value-type="string">
            <text:p text:style-name="P28">
              <text:span text:style-name="T16">i) most secure and accurate</text:span>
            </text:p>
            <text:p text:style-name="P28">
              <text:span text:style-name="T16">ii) user friendly display.</text:span>
            </text:p>
          </table:table-cell>
          <table:table-cell table:style-name="Table1.A1" office:value-type="string">
            <text:p text:style-name="P28">
              <text:span text:style-name="T16">-</text:span>
            </text:p>
          </table:table-cell>
        </table:table-row>
        <table:table-row table:style-name="Table1.1">
          <table:table-cell table:style-name="Table1.A1" office:value-type="string">
            <text:p text:style-name="P28">
              <text:span text:style-name="T32">Eka Dodi et.al., [24]</text:span>
            </text:p>
            <text:p text:style-name="P28">
              <text:span text:style-name="T32">(2018)</text:span>
            </text:p>
          </table:table-cell>
          <table:table-cell table:style-name="Table1.A1" office:value-type="string">
            <text:p text:style-name="P28">
              <text:span text:style-name="T16">Ultrasonic sensors, Micro-controllers </text:span>
            </text:p>
          </table:table-cell>
          <table:table-cell table:style-name="Table1.A1" office:value-type="string">
            <text:p text:style-name="P28">
              <text:span text:style-name="T32">Sensors are used for distance calculation from the customer to trolley, so that the cart flows the customer in a particular path.</text:span>
            </text:p>
            <text:p text:style-name="P29"/>
          </table:table-cell>
          <table:table-cell table:style-name="Table1.A1" office:value-type="string">
            <text:p text:style-name="P28">
              <text:span text:style-name="T16">i)human following using three ultrasonic sensors</text:span>
            </text:p>
          </table:table-cell>
          <table:table-cell table:style-name="Table1.A1" office:value-type="string">
            <text:p text:style-name="P28">
              <text:span text:style-name="T16">i) Not accurate enough to follow human in store surroundings.</text:span>
            </text:p>
          </table:table-cell>
        </table:table-row>
        <table:table-row table:style-name="Table1.1">
          <table:table-cell table:style-name="Table1.A1" office:value-type="string">
            <text:p text:style-name="P28">
              <text:span text:style-name="T16">Chithra et.al., [25]</text:span>
            </text:p>
            <text:p text:style-name="P28">
              <text:span text:style-name="T16">(2018)</text:span>
            </text:p>
          </table:table-cell>
          <table:table-cell table:style-name="Table1.A1" office:value-type="string">
            <text:p text:style-name="P28">
              <text:span text:style-name="T16">RFID, LCD ,Zig-bee</text:span>
            </text:p>
          </table:table-cell>
          <table:table-cell table:style-name="Table1.A1" office:value-type="string">
            <text:p text:style-name="P7">
              <text:span text:style-name="T5">The time required for billing in the shopping malls is cut down in self- scanning Initially RFID reader reads the RFID tag number and compared with stored tag numbers if it is present, then the product cost is added to the total bill amount, and product details are displayed in LCD screen like product cost, Manufacturing year, brand name etc.</text:span>
            </text:p>
          </table:table-cell>
          <table:table-cell table:style-name="Table1.A1" office:value-type="string">
            <text:p text:style-name="P28">
              <text:span text:style-name="T16">i) Product details extraction in low time.</text:span>
            </text:p>
          </table:table-cell>
          <table:table-cell table:style-name="Table1.A1" office:value-type="string">
            <text:p text:style-name="P28">
              <text:span text:style-name="T16">i) Since zig-bee module is used for transferring information the high data rate of product details cannot be handled</text:span>
            </text:p>
          </table:table-cell>
        </table:table-row>
        <table:table-row table:style-name="Table1.1">
          <table:table-cell table:style-name="Table1.A1" office:value-type="string">
            <text:p text:style-name="P28">
              <text:span text:style-name="T16">Athauda et.al.,[26]</text:span>
            </text:p>
            <text:p text:style-name="P28">
              <text:span text:style-name="T16">(2018)</text:span>
            </text:p>
          </table:table-cell>
          <table:table-cell table:style-name="Table1.A1" office:value-type="string">
            <text:p text:style-name="P28">
              <text:span text:style-name="T16">Circular Polarized Antenna, RFID</text:span>
            </text:p>
          </table:table-cell>
          <table:table-cell table:style-name="Table1.A1" office:value-type="string">
            <text:p text:style-name="P28">
              <text:span text:style-name="T16">Circular Polarized Antenna is mounted in the cart which can detect items irrespective of item orientation, size and shape.</text:span>
            </text:p>
          </table:table-cell>
          <table:table-cell table:style-name="Table1.A1" office:value-type="string">
            <text:p text:style-name="P28">
              <text:span text:style-name="T16">i)can identify large number of tags in a single go i.e. 300 tags/sec</text:span>
            </text:p>
          </table:table-cell>
          <table:table-cell table:style-name="Table1.A1" office:value-type="string">
            <text:p text:style-name="P28">
              <text:span text:style-name="T16">-</text:span>
            </text:p>
          </table:table-cell>
        </table:table-row>
        <table:table-row table:style-name="Table1.1">
          <table:table-cell table:style-name="Table1.A1" office:value-type="string">
            <text:p text:style-name="P28">
              <text:span text:style-name="T20">Follmann et.al., [2]</text:span>
            </text:p>
            <text:p text:style-name="P28">
              <text:span text:style-name="T20">(2018)</text:span>
            </text:p>
          </table:table-cell>
          <table:table-cell table:style-name="Table1.A1" office:value-type="string">
            <text:p text:style-name="P28">
              <text:span text:style-name="T16">Digital Camera, controller, </text:span>
            </text:p>
          </table:table-cell>
          <table:table-cell table:style-name="Table1.A1" office:value-type="string">
            <text:p text:style-name="P28">
              <text:span text:style-name="T16">Acquisition of store items is done with automatic labeling of the items .then after Augmentation and training of the images using Densely Segmented supermarket dataset is shown .at the end output of the image is shown in a segmented format.</text:span>
            </text:p>
          </table:table-cell>
          <table:table-cell table:style-name="Table1.A1" office:value-type="string">
            <text:p text:style-name="P28">
              <text:span text:style-name="T16">i)image identification with trained D2S dataset</text:span>
            </text:p>
          </table:table-cell>
          <table:table-cell table:style-name="Table1.A1" office:value-type="string">
            <text:p text:style-name="P28">
              <text:span text:style-name="T16">i)huge system </text:span>
            </text:p>
            <text:p text:style-name="P28">
              <text:span text:style-name="T16">ii)not a portable model. </text:span>
            </text:p>
          </table:table-cell>
        </table:table-row>
      </table:table>
      <text:p text:style-name="P20"/>
      <text:p text:style-name="P13">
        <text:span text:style-name="T21">
          Even though, many researchers have proposed large number of ideas but the single unified approach needs to be done that fits for all applications. Such as in this paper, a generic trolley based framework was proposed that uniformly describes the smart way of shopping in stores with a trolley interactive mechanism for showing the path and predicting the customer purchasing patterns. 
          <text:s text:c="2"/>
        </text:span>
      </text:p>
      <text:p text:style-name="P15"/>
      <text:p text:style-name="P24">
        <text:span text:style-name="T24">3. Methodology</text:span>
      </text:p>
      <text:p text:style-name="P22"/>
      <text:p text:style-name="Default">
        <text:span text:style-name="T24">3.1. System architecture</text:span>
      </text:p>
      <text:p text:style-name="P13">
        <text:span text:style-name="T24">
          <text:s/>
        </text:span>
        <text:span text:style-name="T21">The system architecture encompasses a network ecosystem of the different technologies that need to work in unison in creating the backbone of the technology. </text:span>
      </text:p>
      <text:p text:style-name="Default">
        <text:soft-page-break/>
        <draw:frame draw:style-name="fr5" draw:name="Picture 2" text:anchor-type="as-char" svg:width="14.924cm" svg:height="9.156cm" draw:z-index="7">
          <draw:image xlink:href="Pictures/10000201000002340000015A8F1E5DD95E357374.png" xlink:type="simple" xlink:show="embed" xlink:actuate="onLoad" loext:mime-type="image/png"/>
          <svg:desc>architecture.PNG</svg:desc>
        </draw:frame>
      </text:p>
      <text:p text:style-name="P24">
        <text:span text:style-name="T25">Figure8: System architecture</text:span>
      </text:p>
      <text:p text:style-name="P18"/>
      <text:p text:style-name="P13">
        <text:span text:style-name="T21">Management interface system: It is a graphical User Interface for the product which forms the basis of the software as a ERP(Enterprise resource planning) tool. The inventory management, sales insight, product information, billing solutions, trolley management solutions etc are provided in this MIS subject to user authorization. </text:span>
      </text:p>
      <text:p text:style-name="P20"/>
      <text:p text:style-name="P13">
        <text:span text:style-name="T21">Cloud: The cloud server is a virtual server where the storage and high speed processing occurs with high fidelity security options for protection of information. This is shared by the super market chains centrally. These cloud servers are brains of the management interface system, centralized computer, mobile interface and trolleys. </text:span>
      </text:p>
      <text:p text:style-name="P20"/>
      <text:p text:style-name="P13">
        <text:span text:style-name="T21">Mainframe: These are the extensive Beowulf clusters of PCs which work simultaneously to process the colossal information, data exchange handling, Data statistics, transaction processing etc. </text:span>
      </text:p>
      <text:p text:style-name="P20"/>
      <text:p text:style-name="P13">
        <text:span text:style-name="T21">
          Mobile: It’s a gadget at the client level which is utilized for making payments and for getting product details of the items in the store. An interactive UI with options of adding the requirements, removing products, paying bills etc 
          <text:s/>
        </text:span>
      </text:p>
      <text:p text:style-name="P20"/>
      <text:p text:style-name="P13">
        <text:span text:style-name="T21">
          Trolley: The trolley comprises of sensors, camera and motor controller for making the framework self-sufficient. The sensors utilized are for following the client. Camera is used for facial recognition, classifying and also for monitoring the surrounding of the stores. RFID reader for getting the tag details of the items which the customer has checked into the trolley. 
          <text:s text:c="3"/>
        </text:span>
      </text:p>
      <text:p text:style-name="P20"/>
      <text:p text:style-name="P20"/>
      <text:p text:style-name="Default">
        <text:span text:style-name="T16">
          <text:s text:c="2"/>
        </text:span>
        <text:span text:style-name="T24">3.2. Trolley architecture:</text:span>
      </text:p>
      <text:p text:style-name="Default">
        <text:soft-page-break/>
        <draw:frame draw:style-name="fr5" draw:name="Picture 4" text:anchor-type="as-char" svg:width="16.512cm" svg:height="12.635cm" draw:z-index="8">
          <draw:image xlink:href="Pictures/10000201000003440000038F48A6C1C0BF49EF44.png" xlink:type="simple" xlink:show="embed" xlink:actuate="onLoad" loext:mime-type="image/png"/>
          <svg:desc>trolley.png</svg:desc>
        </draw:frame>
      </text:p>
      <text:p text:style-name="P21"/>
      <text:p text:style-name="P24">
        <text:span text:style-name="T25">Figure9: Trolley Architecture</text:span>
      </text:p>
      <text:p text:style-name="P13">
        <text:span text:style-name="T21">
          Module 1-Face recognition: Customer faces are identified by the trolley, using the camera module. The face is coordinated with the dataset of the store to check whether the face is present in the database or not. If there are matching facial characters found then the trolley will be activated and the data corresponding to the 
          <text:s text:c="2"/>
          application id of the customer will be retrieved in to the client’s application with the detailed chart of his interest and previous transactions. The client can also log in manually using his front facing camera, receiving a QR that can be scanned at the trolley. In this event if the face isn't found in the dataset, at that point the face is added to the DB and another id is generated and activated with the new customer id. The identification of the facial features are been done using highly accurate face recognition algorithm SURF to avoid the error associated with the detection of faces. 
          <text:s text:c="2"/>
        </text:span>
      </text:p>
      <text:p text:style-name="P20"/>
      <text:p text:style-name="P13">
        <text:span text:style-name="T21">Module 2-Trolley Movement: This module comprises of sensors for making the trolley an independently moving user governed vehicle. The sensors are been set on either sides of the trolley to act accordingly. The trolley movements are governed by the client movements if the client is moving in the forward then the trolley follows while maintaining certain separation between them automatically. Thus hauling the check-in products around the store makes the system simple to utilize and the client can focus of the shopping experience better.</text:span>
      </text:p>
      <text:p text:style-name="P13">
        <text:span text:style-name="T21">
          <text:s/>
        </text:span>
      </text:p>
      <text:p text:style-name="P13">
        <text:span text:style-name="T21">Module 3-Items Detection: The client needs to pick the commodity which he/she is keen on and place in the trolley. When the items are placed in the trolley the RFID reader channels and extracts the label id of each item and adds it with the item details. The details of the items are then sent to the central billing system of the market and subsequently to the cloud and to the user mobile. The aggregate sum will be paid using the client application in the mobile which is linked to the server. These passive tags are scanned more than once in order to remove the odd chance that there is any label which isn’t scanned. The client can incorporate the item using the application. In the </text:span>
        <text:soft-page-break/>
        <text:span text:style-name="T21">end all items are shown in the application as a summary to the client then the payment can be initiated online without the fuss created at the checkout counters. </text:span>
      </text:p>
      <text:p text:style-name="P20"/>
      <text:p text:style-name="P13">
        <text:span text:style-name="T21">Module 4-Object and item classification: This module contains camera which is built into the trolley with numerous assignments, processes attached to it, from face acknowledgment to picture arrangement. The propelled grouping procedures and calculations are utilized to distinguish the items in the stores for better arrangement and for extracting the data utilizing different sorts of classifier to anticipate the user or customer enthusiasm a better involvement in the store user. The process flow of object classification is as follows: 1) initially the various store images are labeled and trained for analyzing the store surroundings. 2) Real-time Images are acquired by the camera which are then been preprocessed. 3) Feature extraction of the images are done and passed to the Convolutional neural network (Mask-Rcnn[29]). 4) Classified result of output image is been seen with customers present in the particular aisle. Secondly, it can also anticipate the product details which are been held by the customers in the particular aisle.</text:span>
      </text:p>
      <text:p text:style-name="P18"/>
      <text:p text:style-name="P24">
        <text:span text:style-name="T24">4. Conclusion</text:span>
      </text:p>
      <text:p text:style-name="P13">
        <text:span text:style-name="T21">Convenience forms the backbone of major technological resolution. What intrigues people is an immersive and hassle free experience. This includes prospects like guiding customer around the store recommending products which suits the customers taste, building up buying habits by leveraging customer purchase data and using the same to offer discounts to him. The incentive behind the development of this smart trolley system is that it creates this immersive experience by catering to the customer like a concierge would while simultaneously creating a huge amount of curated data. This helps in increasing efficiency in exploiting purchase patterns, easy accessibility, improving productivity, predicting interest, saving administrative and labor cost in a plethora of domains such as shopping markets, restaurants, hospitals, offices and airways. </text:span>
      </text:p>
      <text:p text:style-name="P13">
        <text:span text:style-name="T21">The current work in the field has made advancements such as RFID based object detection using circular polarized antennas, weight sensing mats on the racks and on trolley to sense a product being picked up from the self and placed in the cart, but some improvements still remain like an AGV (automatic ground vehicle) to remove the manual hauling of the goods, face recognition of customer for product preference, smart web based billing and convenience check-outs. Secondary benefits includes data such as number of customers in a certain aisle, number of customer interacting with a certain product, its sales conversion ratio etc. This paper builds up on the previous work and provides a comparative analysis of all the models suggesting improvements that can create a better and more complete model.</text:span>
      </text:p>
      <text:p text:style-name="Default">
        <text:span text:style-name="T24">
          <text:s text:c="15"/>
        </text:span>
      </text:p>
      <text:p text:style-name="P23"/>
      <text:p text:style-name="P23"/>
      <text:p text:style-name="P24">
        <text:span text:style-name="T24">5. References</text:span>
      </text:p>
      <text:p text:style-name="Default">
        <text:span text:style-name="T20">[1] Ankit Anil Agarwal, Saurabh Kumar Sultania, Gourav Jaiswal, Prateek Jain.‖ RFID Based Automatic Shopping Cart‖, Control Theory and Informatics Vol 1, No.1, 2011.3</text:span>
      </text:p>
      <text:p text:style-name="Default">
        <text:span text:style-name="T20">[2]Follmann, Patrick &amp; Drost, Bertram &amp; Böttger, Tobias. (2018). Acquire, Augment, Segment &amp; Enjoy: Weakly Supervised Instance Segmentation of Supermarket Products.</text:span>
      </text:p>
      <text:p text:style-name="P7">
        <text:span text:style-name="T5">[3]Ashmeet Kaur, Avni Garg, Abhishek Verma, Akshay Bansal, Arvinder Singh, Arduino Based Smart Cart, International Journal of Advanced Research in Computer Engineering &amp; Technology (IJARCET) Volume</text:span>
      </text:p>
      <text:p text:style-name="P7">
        <text:span text:style-name="T5">2, Issue 12, December 20 13.</text:span>
      </text:p>
      <text:p text:style-name="P7">
        <text:span text:style-name="T5">[4]Raju Kumar, K. Gopalakrishna, K. Ramesha, Intelligent Shopping Cart, International Journal of Engineering Science and Innovative Technology (lJESlT) Volume 2, Issue 4, July 20 13.</text:span>
      </text:p>
      <text:p text:style-name="P7">
        <text:span text:style-name="T5">[5]Vrinda Gupta, Niharika Garg, Analytical Model for Automating Purchases using RFID- enabled Shelf and Cart, International Journal of Information and Computation Technology. ISSN0974-2239 Volume 4, NumberS (20 14).</text:span>
      </text:p>
      <text:p text:style-name="P7">
        <text:span text:style-name="T5">[6] Lee, Jae-Geun &amp; Kim, Min-Su &amp; Hwang, Tae-Min &amp; Kang, Soon Ju. (2016). A mobile robot which can follow and lead human by detecting user location and behavior with wearable devices. 209-210. 10.1109/ICCE.2016.7430583.</text:span>
      </text:p>
      <text:p text:style-name="P7">
        <text:span text:style-name="T5">[7] A.Sarac,N.Absi, S.Dauzere-Peres, ―A Literature Review of impact of RFID technologies in Supply Chain Management‖, France, March 2009.</text:span>
      </text:p>
      <text:p text:style-name="P7">
        <text:span text:style-name="T5">[8] ABI Research, “RFID Item-Level Tagging in Fashion Apparel and Footwear,” 4Q, 2009</text:span>
      </text:p>
      <text:p text:style-name="P7">
        <text:span text:style-name="T5">[9] Ferguson, Renee Boucher. “Wal-Mart's CIO Dishes on RFID at NRFTech Conference.”E-Week.com,Aug. 9, 2006.</text:span>
      </text:p>
      <text:p text:style-name="P7">
        <text:span text:style-name="T5">[10] Bill McBeath, The Explosion of Retail Item-Level RFID: A Foundation for the Retail Revolution, April 2013.</text:span>
      </text:p>
      <text:p text:style-name="P8">
        <text:soft-page-break/>
        <text:span text:style-name="T5">[11]Udita Gangwal, Sanchita Roy, Jyotsna Bapat, Smart Shopping Cart for Automated Billing Purpose using Wireless Sensor Networks, International Institute of Information Technology – Bangalore Bangalore, India e-mail: </text:span>
        <text:a xlink:type="simple" xlink:href="mailto:udita.gangwal@iiitb.org" text:style-name="ListLabel_20_6" text:visited-style-name="ListLabel_20_6">
          <text:span text:style-name="T5">udita.gangwal@iiitb.org</text:span>
        </text:a>
        <text:span text:style-name="T5">, sanchita.roy@iiitb.org, jbapat.iiitb@gmail.com. sensorcomm 20 13 : The Seventh International Conference on Sensor Technologies and Applications.</text:span>
      </text:p>
      <text:p text:style-name="P7">
        <text:span text:style-name="T5">[12]Satish Kamble, Sachin Meshram, Rahul Thokal, Roshan Gakre, Developing a Multitasking Shopping Trolley Based On RFID Technology, International Journal of Soft Computing and Engineering (USCE) ISSN: 223 1-2307, Volume-3, Issue-6, January 20 14.</text:span>
      </text:p>
      <text:p text:style-name="Default">
        <text:span text:style-name="T20">[13]GalandeJayshree,RutujaGholap, PreetiYadav, RFID Based Automatic Billing Trolley, International Journal of Emerging Technology and Advanced Engineering Website: www.ijetae.com (ISSN 2250-2459, ISO 9001:2008 Certified Journal, Volume 4, Issue 3, March 20 14).</text:span>
      </text:p>
      <text:p text:style-name="P6">
        <text:span text:style-name="T5">[14] Prachi Bhatwal, Onish Chamoli “Automated Self-Billing System Using RFID Technology” International Journal of Emerging Trends &amp; Technology in Computer Science (IJETTCS),Volume 4, Issue 2, March-April 2015</text:span>
      </text:p>
      <text:p text:style-name="Default">
        <text:span text:style-name="T20">[15] Ali, Sarmad &amp; Riaz, Mahreen. (2015). Smart Trolley.”Technology Evaluation and Commercialization” 10.13140/RG.2.1.2230.2567.</text:span>
      </text:p>
      <text:p text:style-name="P7">
        <text:span text:style-name="T5">[16] RupaliSawant, Kripa Krishnan, ShwetaBhokre, PriyankaBhosale, The RFID Based Smart Shopping Cart, International Journal of Engineering Research and General Science Volume3,Issue 2, March-April, 20 15</text:span>
      </text:p>
      <text:p text:style-name="P7">
        <text:span text:style-name="T5">ISSN 209 1-2730 .</text:span>
      </text:p>
      <text:p text:style-name="P6">
        <text:span text:style-name="T5">[17] Suganya.R, Swarnavalli. N, Vismitha. S, Mrs. G.M. Rajathi,Automated Smart Trolley with Smart Billing</text:span>
      </text:p>
      <text:p text:style-name="P6">
        <text:span text:style-name="T5">Using Arduino. International Journal for Research in Applied Science &amp; Engineering Technology (IJRASET) Volume 4 Issue III, March 2016.</text:span>
      </text:p>
      <text:p text:style-name="P6">
        <text:span text:style-name="T5">[18] P.Iyappan S.Surya Jana,S.Anitha,T.Sasirega V.Prasanna Venkatesan An Enhanced Shopping Model for Improving Smartness in Markets Using SABIS Architecture IEEE WiSPNET 2016 conference</text:span>
      </text:p>
      <text:p text:style-name="Default">
        <text:span text:style-name="T20">[19] Lee, Jae-Geun &amp; Kim, Min-Su &amp; Hwang, Tae-Min &amp; Kang, Soon Ju. (2016). A mobile robot which can follow and lead human by detecting user location and behavior with wearable devices. 209-210. 10.1109/ICCE.2016.7430583.</text:span>
      </text:p>
      <text:p text:style-name="P6">
        <text:span text:style-name="T5">[20] Chiang H et al (2016) Development of smart shopping carts with customer-oriented service. In: Proceedings of international conference on system science and engineering, Puli, Taiwan</text:span>
      </text:p>
      <text:p text:style-name="P6">
        <text:span text:style-name="T5">[21] Wu B et al (2016) Intelligent shopping assistant system. In: Proceedings of international automatic control conference, Taichung, Taiwan.</text:span>
      </text:p>
      <text:p text:style-name="P6">
        <text:span text:style-name="T5">[22] J C.Narayana Swamy Dr. D Seshachalam Saleem Vila Shariff Smart RFID based Interactive Kiosk Cart using</text:span>
      </text:p>
      <text:p text:style-name="P6">
        <text:span text:style-name="T5">wireless sensor node 2016 International Conference on Computational Systems and Information Systems for Sustainable Solutions.</text:span>
      </text:p>
      <text:p text:style-name="P6">
        <text:span text:style-name="T5">[23] Prathima , Dr. Baswaraj Gadgay, Veeresh Pujari “Smart Shopping Cart Using RFID” International Journal for Research in Applied Science &amp; Engineering Technology (IJRASET) Volume 5 Issue VI, June 2017</text:span>
      </text:p>
      <text:p text:style-name="Default">
        <text:span text:style-name="T20">[24] R. Li, T. Song, N. Capurso, J. Yu, J. Couture and X. Cheng, "IoT Applications on Secure Smart Shopping System," in IEEE Internet of Things Journal, vol. 4, no. 6, pp. 1945-1954, Dec. 2017.doi: 10.1109/JIOT.2017.2706698</text:span>
      </text:p>
      <text:h text:style-name="P30" text:outline-level="1">
        <text:span text:style-name="T19">
          [25] Eka Dodi Suryanto, Hendrik Siagian, Despaleri Perangin-Angin, Rahayu Sashanti and Suthes Yogen 
          <text:s/>
          Design of automatic mobile trolley using ultrasonic sensor. 
        </text:span>
        <text:a xlink:type="simple" xlink:href="https://iopscience.iop.org/journal/1742-6596" text:style-name="ListLabel_20_7" text:visited-style-name="ListLabel_20_7">
          <text:span text:style-name="T19">Journal of Physics: Conference Series</text:span>
        </text:a>
        <text:span text:style-name="T19">.2017</text:span>
      </text:h>
      <text:h text:style-name="P30" text:outline-level="1">
        <text:span text:style-name="T19">[26]</text:span>
        <field:fieldmark-start text:name="__Fieldmark__4598_48319322" field:type="ADDIN CSL_CITATION {&quot;citationItems&quot;:[{&quot;id&quot;:&quot;ITEM-1&quot;,&quot;itemData&quot;:{&quot;DOI&quot;:&quot;10.1088/1742-6596/1007/1/012058&quot;,&quot;ISSN&quot;:&quot;1742-6588&quot;,&quot;author&quot;:[{&quot;dropping-particle&quot;:&quot;&quot;,&quot;family&quot;:&quot;Perangin-Angin&quot;,&quot;given&quot;:&quot;Despaleri&quot;,&quot;non-dropping-particle&quot;:&quot;&quot;,&quot;parse-names&quot;:false,&quot;suffix&quot;:&quot;&quot;},{&quot;dropping-particle&quot;:&quot;&quot;,&quot;family&quot;:&quot;Sashanti&quot;,&quot;given&quot;:&quot;Rahayu&quot;,&quot;non-dropping-particle&quot;:&quot;&quot;,&quot;parse-names&quot;:false,&quot;suffix&quot;:&quot;&quot;},{&quot;dropping-particle&quot;:&quot;&quot;,&quot;family&quot;:&quot;Yogen&quot;,&quot;given&quot;:&quot;Suthes&quot;,&quot;non-dropping-particle&quot;:&quot;&quot;,&quot;parse-names&quot;:false,&quot;suffix&quot;:&quot;&quot;},{&quot;dropping-particle&quot;:&quot;&quot;,&quot;family&quot;:&quot;Siagian&quot;,&quot;given&quot;:&quot;Hendrik&quot;,&quot;non-dropping-particle&quot;:&quot;&quot;,&quot;parse-names&quot;:false,&quot;suffix&quot;:&quot;&quot;},{&quot;dropping-particle&quot;:&quot;&quot;,&quot;family&quot;:&quot;Suryanto&quot;,&quot;given&quot;:&quot;Eka Dodi&quot;,&quot;non-dropping-particle&quot;:&quot;&quot;,&quot;parse-names&quot;:false,&quot;suffix&quot;:&quot;&quot;}],&quot;container-title&quot;:&quot;Journal of Physics: Conference Series&quot;,&quot;id&quot;:&quot;ITEM-1&quot;,&quot;issued&quot;:{&quot;date-parts&quot;:[[&quot;2018&quot;]]},&quot;page&quot;:&quot;012058&quot;,&quot;title&quot;:&quot;Design of automatic mobile trolley using ultrasonic sensors&quot;,&quot;type&quot;:&quot;article-journal&quot;,&quot;volume&quot;:&quot;1007&quot;},&quot;uris&quot;:[&quot;http://www.mendeley.com/documents/?uuid=3a5c6c97-a858-456f-90cb-264c92a48b1b&quot;]}],&quot;mendeley&quot;:{&quot;formattedCitation&quot;:&quot;(Perangin-Angin, Sashanti, Yogen, Siagian, &amp; Suryanto, 2018)&quot;,&quot;manualFormatting&quot;:&quot;Perangin-Angin, Sashanti, Yogen, Siagian, &amp; Eka Dodi Suryanto, Design of automatic mobile trolley using ultrasonic sensors 2018)&quot;,&quot;plainTextFormattedCitation&quot;:&quot;(Perangin-Angin, Sashanti, Yogen, Siagian, &amp; Suryanto, 2018)&quot;,&quot;previouslyFormattedCitation&quot;:&quot;(Perangin-Angin, Sashanti, Yogen, Siagian, &amp; Suryanto, 2018)&quot;},&quot;properties&quot;:{&quot;noteIndex&quot;:0},&quot;schema&quot;:&quot;https://github.com/citation-style-language/schema/raw/master/csl-citation.json&quot;}"/>
        <text:span text:style-name="T19">Perangin-Angin, Sashanti, Yogen, Siagian, &amp; Eka Dodi Suryanto, Design of automatic mobile trolley using ultrasonic sensors 2018)</text:span>
        <field:fieldmark-end/>
      </text:h>
      <text:p text:style-name="P8">
        <text:span text:style-name="T5">[27]</text:span>
        <field:fieldmark-start text:name="__Fieldmark__4604_48319322" field:type="ADDIN Mendeley Bibliography CSL_BIBLIOGRAPHY"/>
        <text:span text:style-name="T5">Chithra, G., Sunil, P. V, Sneha, M., Shruthi, R., Sowmya, L. N., &amp; Ttit, C. S. E. (2018). IOT Based Futuristic Trolley for Intelligent Billing with Amalgamation of RFID AND ArmLPC2148 ., (1), 104–106.</text:span>
        <field:fieldmark-end/>
      </text:p>
      <text:p text:style-name="P9">
        <text:span text:style-name="T5">[28]</text:span>
        <field:fieldmark-start text:name="__Fieldmark__4609_48319322" field:type="ADDIN Mendeley Bibliography CSL_BIBLIOGRAPHY"/>
        <text:span text:style-name="T5">Athauda, T., Marin, J. C. L., Lee, J., &amp; Karmakar, N. C. (2018). Robust Low-Cost Passive UHF RFID Based Smart Shopping Trolley. IEEE Journal of Radio Frequency Identification, 2(3), 134–143. https://doi.org/10.1109/jrfid.2018.2866087</text:span>
        <field:fieldmark-end/>
      </text:p>
      <text:p text:style-name="P9">
        <text:span text:style-name="T5">
          <text:s/>
          [29]https://github.com/matterport/Mask_RCNN
        </text:span>
      </text:p>
      <text:p text:style-name="P17"/>
      <text:p text:style-name="P17"/>
      <text:p text:style-name="P17"/>
      <text:p text:style-name="P17"/>
      <text:p text:style-name="P21"/>
      <text:p text:style-name="P21">
        <text:soft-page-break/>
      </text:p>
      <text:p text:style-name="Standard"/>
    </office:text>
  </office:body>
</office:document-content>
</file>

<file path=meta.xml><?xml version="1.0" encoding="utf-8"?>
<office:document-meta xmlns:office="urn:oasis:names:tc:opendocument:xmlns:office:1.0" xmlns:xlink="http://www.w3.org/1999/xlink" xmlns:dc="http://purl.org/dc/elements/1.1/" xmlns:meta="urn:oasis:names:tc:opendocument:xmlns:meta:1.0" xmlns:ooo="http://openoffice.org/2004/office" xmlns:grddl="http://www.w3.org/2003/g/data-view#" office:version="1.2">
  <office:meta>
    <meta:initial-creator>Windows User</meta:initial-creator>
    <meta:editing-cycles>224</meta:editing-cycles>
    <meta:creation-date>2019-03-01T14:22:00</meta:creation-date>
    <dc:date>2019-08-26T14:28:13.542822199</dc:date>
    <meta:editing-duration>P2DT8H5M26S</meta:editing-duration>
    <meta:generator>LibreOffice/6.0.7.3$Linux_X86_64 LibreOffice_project/00m0$Build-3</meta:generator>
    <meta:document-statistic meta:table-count="1" meta:image-count="9" meta:object-count="0" meta:page-count="16" meta:paragraph-count="291" meta:word-count="7726" meta:character-count="48257" meta:non-whitespace-character-count="40598"/>
    <meta:user-defined meta:name="AppVersion">12.0000</meta:user-defined>
    <meta:user-defined meta:name="DocSecurity" meta:value-type="float">0</meta:user-defined>
    <meta:user-defined meta:name="HyperlinksChanged" meta:value-type="boolean">false</meta:user-defined>
    <meta:user-defined meta:name="LinksUpToDate" meta:value-type="boolean">false</meta:user-defined>
    <meta:user-defined meta:name="Mendeley Citation Style_1" meta:value-type="string">http://www.zotero.org/styles/apa</meta:user-defined>
    <meta:user-defined meta:name="Mendeley Document_1" meta:value-type="string">True</meta:user-defined>
    <meta:user-defined meta:name="Mendeley Recent Style Id 0_1" meta:value-type="string">http://www.zotero.org/styles/american-medical-association</meta:user-defined>
    <meta:user-defined meta:name="Mendeley Recent Style Id 1_1" meta:value-type="string">http://www.zotero.org/styles/american-political-science-association</meta:user-defined>
    <meta:user-defined meta:name="Mendeley Recent Style Id 2_1" meta:value-type="string">http://www.zotero.org/styles/apa</meta:user-defined>
    <meta:user-defined meta:name="Mendeley Recent Style Id 3_1" meta:value-type="string">http://www.zotero.org/styles/american-sociological-association</meta:user-defined>
    <meta:user-defined meta:name="Mendeley Recent Style Id 4_1" meta:value-type="string">http://www.zotero.org/styles/chicago-author-date</meta:user-defined>
    <meta:user-defined meta:name="Mendeley Recent Style Id 5_1" meta:value-type="string">http://www.zotero.org/styles/harvard-cite-them-right</meta:user-defined>
    <meta:user-defined meta:name="Mendeley Recent Style Id 6_1" meta:value-type="string">http://www.zotero.org/styles/ieee</meta:user-defined>
    <meta:user-defined meta:name="Mendeley Recent Style Id 7_1" meta:value-type="string">http://www.zotero.org/styles/modern-humanities-research-association</meta:user-defined>
    <meta:user-defined meta:name="Mendeley Recent Style Id 8_1" meta:value-type="string">http://www.zotero.org/styles/modern-language-association</meta:user-defined>
    <meta:user-defined meta:name="Mendeley Recent Style Id 9_1" meta:value-type="string">http://www.zotero.org/styles/nature</meta:user-defined>
    <meta:user-defined meta:name="Mendeley Recent Style Name 0_1" meta:value-type="string">American Medical Association</meta:user-defined>
    <meta:user-defined meta:name="Mendeley Recent Style Name 1_1" meta:value-type="string">American Political Science Association</meta:user-defined>
    <meta:user-defined meta:name="Mendeley Recent Style Name 2_1" meta:value-type="string">American Psychological Association 6th edition</meta:user-defined>
    <meta:user-defined meta:name="Mendeley Recent Style Name 3_1" meta:value-type="string">American Sociological Association</meta:user-defined>
    <meta:user-defined meta:name="Mendeley Recent Style Name 4_1" meta:value-type="string">Chicago Manual of Style 17th edition (author-date)</meta:user-defined>
    <meta:user-defined meta:name="Mendeley Recent Style Name 5_1" meta:value-type="string">Cite Them Right 10th edition - Harvard</meta:user-defined>
    <meta:user-defined meta:name="Mendeley Recent Style Name 6_1" meta:value-type="string">IEEE</meta:user-defined>
    <meta:user-defined meta:name="Mendeley Recent Style Name 7_1" meta:value-type="string">Modern Humanities Research Association 3rd edition (note with bibliography)</meta:user-defined>
    <meta:user-defined meta:name="Mendeley Recent Style Name 8_1" meta:value-type="string">Modern Language Association 7th edition</meta:user-defined>
    <meta:user-defined meta:name="Mendeley Recent Style Name 9_1" meta:value-type="string">Nature</meta:user-defined>
    <meta:user-defined meta:name="Mendeley Unique User Id_1" meta:value-type="string">5c4a0c8c-f7ee-3878-8109-11adfc92a6c1</meta:user-defined>
    <meta:user-defined meta:name="ScaleCrop" meta:value-type="boolean">false</meta:user-defined>
    <meta:user-defined meta:name="ShareDoc" meta:value-type="boolean">false</meta:user-defined>
    <meta:template xlink:type="simple" xlink:actuate="onRequest" xlink:title="Normal" xlink:href=""/>
  </office:meta>
</office:document-meta>
</file>

<file path=settings.xml><?xml version="1.0" encoding="utf-8"?>
<office:document-settings xmlns:office="urn:oasis:names:tc:opendocument:xmlns:office:1.0" xmlns:xlink="http://www.w3.org/1999/xlink" xmlns:config="urn:oasis:names:tc:opendocument:xmlns:config:1.0" xmlns:ooo="http://openoffice.org/2004/office" office:version="1.2">
  <office:settings>
    <config:config-item-set config:name="ooo:view-settings">
      <config:config-item config:name="ViewAreaTop" config:type="long">0</config:config-item>
      <config:config-item config:name="ViewAreaLeft" config:type="long">0</config:config-item>
      <config:config-item config:name="ViewAreaWidth" config:type="long">27430</config:config-item>
      <config:config-item config:name="ViewAreaHeight" config:type="long">12460</config:config-item>
      <config:config-item config:name="ShowRedlineChanges" config:type="boolean">true</config:config-item>
      <config:config-item config:name="InBrowseMode" config:type="boolean">false</config:config-item>
      <config:config-item-map-indexed config:name="Views">
        <config:config-item-map-entry>
          <config:config-item config:name="ViewId" config:type="string">view2</config:config-item>
          <config:config-item config:name="ViewLeft" config:type="long">10289</config:config-item>
          <config:config-item config:name="ViewTop" config:type="long">4699</config:config-item>
          <config:config-item config:name="VisibleLeft" config:type="long">0</config:config-item>
          <config:config-item config:name="VisibleTop" config:type="long">0</config:config-item>
          <config:config-item config:name="VisibleRight" config:type="long">27428</config:config-item>
          <config:config-item config:name="VisibleBottom" config:type="long">12458</config:config-item>
          <config:config-item config:name="ZoomType" config:type="short">0</config:config-item>
          <config:config-item config:name="ViewLayoutColumns" config:type="short">1</config:config-item>
          <config:config-item config:name="ViewLayoutBookMode" config:type="boolean">false</config:config-item>
          <config:config-item config:name="ZoomFactor" config:type="short">120</config:config-item>
          <config:config-item config:name="IsSelectedFrame" config:type="boolean">false</config:config-item>
          <config:config-item config:name="AnchoredTextOverflowLegacy" config:type="boolean">false</config:config-item>
        </config:config-item-map-entry>
      </config:config-item-map-indexed>
    </config:config-item-set>
    <config:config-item-set config:name="ooo:configuration-settings">
      <config:config-item config:name="PrintPaperFromSetup" config:type="boolean">false</config:config-item>
      <config:config-item config:name="PrintFaxName" config:type="string"/>
      <config:config-item config:name="PrintSingleJobs" config:type="boolean">false</config:config-item>
      <config:config-item config:name="PrintProspectRTL" config:type="boolean">false</config:config-item>
      <config:config-item config:name="PrintProspect" config:type="boolean">false</config:config-item>
      <config:config-item config:name="PrintReversed" config:type="boolean">false</config:config-item>
      <config:config-item config:name="PrintTextPlaceholder" config:type="boolean">false</config:config-item>
      <config:config-item config:name="PrintTables" config:type="boolean">true</config:config-item>
      <config:config-item config:name="DoNotJustifyLinesWithManualBreak" config:type="boolean">false</config:config-item>
      <config:config-item config:name="AlignTabStopPosition" config:type="boolean">true</config:config-item>
      <config:config-item config:name="PrintLeftPages" config:type="boolean">true</config:config-item>
      <config:config-item config:name="IgnoreFirstLineIndentInNumbering" config:type="boolean">false</config:config-item>
      <config:config-item config:name="PrinterSetup" config:type="base64Binary"/>
      <config:config-item config:name="CollapseEmptyCellPara" config:type="boolean">true</config:config-item>
      <config:config-item config:name="RedlineProtectionKey" config:type="base64Binary"/>
      <config:config-item config:name="UseOldPrinterMetrics" config:type="boolean">false</config:config-item>
      <config:config-item config:name="UseOldNumbering" config:type="boolean">false</config:config-item>
      <config:config-item config:name="AddExternalLeading" config:type="boolean">true</config:config-item>
      <config:config-item config:name="TreatSingleColumnBreakAsPageBreak" config:type="boolean">true</config:config-item>
      <config:config-item config:name="UpdateFromTemplate" config:type="boolean">true</config:config-item>
      <config:config-item config:name="IsLabelDocument" config:type="boolean">false</config:config-item>
      <config:config-item config:name="RsidRoot" config:type="int">806448</config:config-item>
      <config:config-item config:name="ConsiderTextWrapOnObjPos" config:type="boolean">true</config:config-item>
      <config:config-item config:name="TableRowKeep" config:type="boolean">true</config:config-item>
      <config:config-item config:name="TabsRelativeToIndent" config:type="boolean">false</config:config-item>
      <config:config-item config:name="SaveVersionOnClose" config:type="boolean">false</config:config-item>
      <config:config-item config:name="UseFormerTextWrapping" config:type="boolean">false</config:config-item>
      <config:config-item config:name="ChartAutoUpdate" config:type="boolean">true</config:config-item>
      <config:config-item config:name="AddParaTableSpacingAtStart" config:type="boolean">true</config:config-item>
      <config:config-item config:name="AllowPrintJobCancel" config:type="boolean">true</config:config-item>
      <config:config-item config:name="AddParaTableSpacing" config:type="boolean">false</config:config-item>
      <config:config-item config:name="PrintDrawings" config:type="boolean">true</config:config-item>
      <config:config-item config:name="AddParaSpacingToTableCells" config:type="boolean">true</config:config-item>
      <config:config-item config:name="UseFormerLineSpacing" config:type="boolean">false</config:config-item>
      <config:config-item config:name="OutlineLevelYieldsNumbering" config:type="boolean">false</config:config-item>
      <config:config-item config:name="LinkUpdateMode" config:type="short">1</config:config-item>
      <config:config-item config:name="DoNotResetParaAttrsForNumFont" config:type="boolean">false</config:config-item>
      <config:config-item config:name="ApplyUserData" config:type="boolean">true</config:config-item>
      <config:config-item config:name="StylesNoDefault" config:type="boolean">false</config:config-item>
      <config:config-item config:name="EmbeddedDatabaseName" config:type="string"/>
      <config:config-item config:name="FloattableNomargins" config:type="boolean">true</config:config-item>
      <config:config-item config:name="BackgroundParaOverDrawings" config:type="boolean">true</config:config-item>
      <config:config-item config:name="PrinterName" config:type="string"/>
      <config:config-item config:name="UseFormerObjectPositioning" config:type="boolean">false</config:config-item>
      <config:config-item config:name="TabOverMargin" config:type="boolean">true</config:config-item>
      <config:config-item config:name="SaveGlobalDocumentLinks" config:type="boolean">false</config:config-item>
      <config:config-item config:name="CurrentDatabaseDataSource" config:type="string"/>
      <config:config-item config:name="IsKernAsianPunctuation" config:type="boolean">false</config:config-item>
      <config:config-item config:name="CharacterCompressionType" config:type="short">0</config:config-item>
      <config:config-item config:name="SmallCapsPercentage66" config:type="boolean">false</config:config-item>
      <config:config-item config:name="CurrentDatabaseCommand" config:type="string"/>
      <config:config-item config:name="CurrentDatabaseCommandType" config:type="int">0</config:config-item>
      <config:config-item config:name="FieldAutoUpdate" config:type="boolean">true</config:config-item>
      <config:config-item config:name="IgnoreTabsAndBlanksForLineCalculation" config:type="boolean">true</config:config-item>
      <config:config-item config:name="LoadReadonly" config:type="boolean">false</config:config-item>
      <config:config-item config:name="DoNotCaptureDrawObjsOnPage" config:type="boolean">false</config:config-item>
      <config:config-item config:name="ClipAsCharacterAnchoredWriterFlyFrames" config:type="boolean">false</config:config-item>
      <config:config-item config:name="PrintBlackFonts" config:type="boolean">false</config:config-item>
      <config:config-item config:name="DisableOffPagePositioning" config:type="boolean">true</config:config-item>
      <config:config-item config:name="SurroundTextWrapSmall" config:type="boolean">true</config:config-item>
      <config:config-item config:name="UnxForceZeroExtLeading" config:type="boolean">false</config:config-item>
      <config:config-item config:name="TabAtLeftIndentForParagraphsInList" config:type="boolean">false</config:config-item>
      <config:config-item config:name="PrintRightPages" config:type="boolean">true</config:config-item>
      <config:config-item config:name="Rsid" config:type="int">806448</config:config-item>
      <config:config-item config:name="MathBaselineAlignment" config:type="boolean">true</config:config-item>
      <config:config-item config:name="MsWordCompTrailingBlanks" config:type="boolean">true</config:config-item>
      <config:config-item config:name="InvertBorderSpacing" config:type="boolean">true</config:config-item>
      <config:config-item config:name="EmbedFonts" config:type="boolean">false</config:config-item>
      <config:config-item config:name="PrinterIndependentLayout" config:type="string">high-resolution</config:config-item>
      <config:config-item config:name="TabOverflow" config:type="boolean">true</config:config-item>
      <config:config-item config:name="PrintGraphics" config:type="boolean">true</config:config-item>
      <config:config-item config:name="PropLineSpacingShrinksFirstLine" config:type="boolean">true</config:config-item>
      <config:config-item config:name="UnbreakableNumberings" config:type="boolean">true</config:config-item>
      <config:config-item config:name="AddFrameOffsets" config:type="boolean">true</config:config-item>
      <config:config-item config:name="ClippedPictures" config:type="boolean">true</config:config-item>
      <config:config-item config:name="EmbedSystemFonts" config:type="boolean">false</config:config-item>
      <config:config-item config:name="ApplyParagraphMarkFormatToNumbering" config:type="boolean">true</config:config-item>
      <config:config-item config:name="SubtractFlysAnchoredAtFlys" config:type="boolean">false</config:config-item>
      <config:config-item config:name="AddVerticalFrameOffsets" config:type="boolean">true</config:config-item>
      <config:config-item config:name="ProtectForm" config:type="boolean">false</config:config-item>
      <config:config-item config:name="PrintEmptyPages" config:type="boolean">false</config:config-item>
      <config:config-item config:name="PrintControls" config:type="boolean">true</config:config-item>
      <config:config-item config:name="PrintHiddenText" config:type="boolean">false</config:config-item>
      <config:config-item config:name="PrintAnnotationMode" config:type="short">0</config:config-item>
      <config:config-item config:name="PrintPageBackground" config:type="boolean">true</config:config-item>
    </config:config-item-set>
  </office:settings>
</office:document-settings>
</file>

<file path=styles.xml><?xml version="1.0" encoding="utf-8"?>
<office:document-styles xmlns:office="urn:oasis:names:tc:opendocument:xmlns:office:1.0" xmlns:style="urn:oasis:names:tc:opendocument:xmlns:style:1.0" xmlns:text="urn:oasis:names:tc:opendocument:xmlns:text:1.0" xmlns:table="urn:oasis:names:tc:opendocument:xmlns:table:1.0" xmlns:draw="urn:oasis:names:tc:opendocument:xmlns:drawing:1.0" xmlns:fo="urn:oasis:names:tc:opendocument:xmlns:xsl-fo-compatible:1.0" xmlns:xlink="http://www.w3.org/1999/xlink" xmlns:dc="http://purl.org/dc/elements/1.1/" xmlns:meta="urn:oasis:names:tc:opendocument:xmlns:meta:1.0" xmlns:number="urn:oasis:names:tc:opendocument:xmlns:datastyle:1.0" xmlns:svg="urn:oasis:names:tc:opendocument:xmlns:svg-compatible:1.0" xmlns:chart="urn:oasis:names:tc:opendocument:xmlns:chart:1.0" xmlns:dr3d="urn:oasis:names:tc:opendocument:xmlns:dr3d:1.0" xmlns:math="http://www.w3.org/1998/Math/MathML" xmlns:form="urn:oasis:names:tc:opendocument:xmlns:form:1.0" xmlns:script="urn:oasis:names:tc:opendocument:xmlns:script:1.0" xmlns:ooo="http://openoffice.org/2004/office" xmlns:ooow="http://openoffice.org/2004/writer" xmlns:oooc="http://openoffice.org/2004/calc" xmlns:dom="http://www.w3.org/2001/xml-events" xmlns:rpt="http://openoffice.org/2005/report" xmlns:of="urn:oasis:names:tc:opendocument:xmlns:of:1.2" xmlns:xhtml="http://www.w3.org/1999/xhtml" xmlns:grddl="http://www.w3.org/2003/g/data-view#" xmlns:officeooo="http://openoffice.org/2009/office" xmlns:tableooo="http://openoffice.org/2009/table" xmlns:drawooo="http://openoffice.org/2010/draw" xmlns:calcext="urn:org:documentfoundation:names:experimental:calc:xmlns:calcext:1.0" xmlns:loext="urn:org:documentfoundation:names:experimental:office:xmlns:loext:1.0" xmlns:field="urn:openoffice:names:experimental:ooo-ms-interop:xmlns:field:1.0" xmlns:css3t="http://www.w3.org/TR/css3-text/" office:version="1.2">
  <office:font-face-decls>
    <style:font-face style:name="Lohit Devanagari1" svg:font-family="'Lohit Devanagari'"/>
    <style:font-face style:name="Calibri" svg:font-family="Calibri" style:font-family-generic="roman" style:font-pitch="variable"/>
    <style:font-face style:name="Tahoma" svg:font-family="Tahoma" style:font-family-generic="roman" style:font-pitch="variable"/>
    <style:font-face style:name="Times New Roman" svg:font-family="'Times New Roman'" style:font-family-generic="roman" style:font-pitch="variable"/>
    <style:font-face style:name="WvyyyxTimes-Roman" svg:font-family="WvyyyxTimes-Roman" style:font-family-generic="roman" style:font-pitch="variable"/>
    <style:font-face style:name="Liberation Sans" svg:font-family="'Liberation Sans'" style:font-family-generic="swiss" style:font-pitch="variable"/>
    <style:font-face style:name="F" svg:font-family="" style:font-family-generic="system" style:font-pitch="variable"/>
    <style:font-face style:name="Calibri1" svg:font-family="Calibri" style:font-family-generic="system" style:font-pitch="variable"/>
    <style:font-face style:name="Courier New" svg:font-family="'Courier New'" style:font-family-generic="system" style:font-pitch="variable"/>
    <style:font-face style:name="Lohit Devanagari" svg:font-family="'Lohit Devanagari'" style:font-family-generic="system" style:font-pitch="variable"/>
    <style:font-face style:name="Mangal" svg:font-family="Mangal" style:font-family-generic="system" style:font-pitch="variable"/>
    <style:font-face style:name="Noto Sans CJK SC" svg:font-family="'Noto Sans CJK SC'" style:font-family-generic="system" style:font-pitch="variable"/>
    <style:font-face style:name="Tahoma1" svg:font-family="Tahoma" style:font-family-generic="system" style:font-pitch="variable"/>
    <style:font-face style:name="Times New Roman1" svg:font-family="'Times New Roman'" style:font-family-generic="system" style:font-pitch="variable"/>
    <style:font-face style:name="WvyyyxTimes-Roman1" svg:font-family="WvyyyxTimes-Roman" style:font-family-generic="system" style:font-pitch="variable"/>
  </office:font-face-decls>
  <office:styles>
    <style:default-style style:family="graphic">
      <style:graphic-properties svg:stroke-color="#3465a4" draw:fill-color="#729fcf" fo:wrap-option="no-wrap" draw:shadow-offset-x="0.3cm" draw:shadow-offset-y="0.3cm" draw:start-line-spacing-horizontal="0.283cm" draw:start-line-spacing-vertical="0.283cm" draw:end-line-spacing-horizontal="0.283cm" draw:end-line-spacing-vertical="0.283cm" style:flow-with-text="false"/>
      <style:paragraph-properties style:text-autospace="ideograph-alpha" style:line-break="strict" style:font-independent-line-spacing="false">
        <style:tab-stops/>
      </style:paragraph-properties>
      <style:text-properties style:use-window-font-color="true" style:font-name="Calibri" fo:font-size="11pt" fo:language="en" fo:country="US" style:letter-kerning="false" style:font-name-asian="Calibri1" style:font-size-asian="11pt" style:language-asian="en" style:country-asian="US" style:font-name-complex="F" style:font-size-complex="11pt" style:language-complex="ar" style:country-complex="SA"/>
    </style:default-style>
    <style:default-style style:family="paragraph">
      <style:paragraph-properties fo:hyphenation-ladder-count="no-limit" style:text-autospace="ideograph-alpha" style:punctuation-wrap="hanging" style:line-break="strict" style:tab-stop-distance="1.27cm" style:writing-mode="page"/>
      <style:text-properties style:use-window-font-color="true" style:font-name="Calibri" fo:font-size="11pt" fo:language="en" fo:country="US" style:letter-kerning="false" style:font-name-asian="Calibri1" style:font-size-asian="11pt" style:language-asian="en" style:country-asian="US" style:font-name-complex="F" style:font-size-complex="11pt" style:language-complex="ar" style:country-complex="SA" fo:hyphenate="false" fo:hyphenation-remain-char-count="2" fo:hyphenation-push-char-count="2"/>
    </style:default-style>
    <style:default-style style:family="table">
      <style:table-properties table:border-model="collapsing"/>
    </style:default-style>
    <style:default-style style:family="table-row">
      <style:table-row-properties fo:keep-together="auto"/>
    </style:default-style>
    <style:style style:name="Standard" style:family="paragraph" style:default-outline-level="" style:class="text">
      <style:paragraph-properties fo:margin-top="0cm" fo:margin-bottom="0.353cm" loext:contextual-spacing="false" fo:line-height="115%" fo:text-align="start" style:justify-single-word="false" fo:orphans="2" fo:widows="2" style:writing-mode="lr-tb"/>
    </style:style>
    <style:style style:name="Heading" style:family="paragraph" style:parent-style-name="Standard" style:next-style-name="Text_20_body" style:class="text">
      <style:paragraph-properties fo:margin-top="0.423cm" fo:margin-bottom="0.212cm" loext:contextual-spacing="false" fo:keep-with-next="always"/>
      <style:text-properties style:font-name="Liberation Sans" fo:font-family="'Liberation Sans'" style:font-family-generic="swiss" style:font-pitch="variable" fo:font-size="14pt" style:font-name-asian="Noto Sans CJK SC" style:font-family-asian="'Noto Sans CJK SC'" style:font-family-generic-asian="system" style:font-pitch-asian="variable" style:font-size-asian="14pt" style:font-name-complex="Lohit Devanagari" style:font-family-complex="'Lohit Devanagari'" style:font-family-generic-complex="system" style:font-pitch-complex="variable" style:font-size-complex="14pt"/>
    </style:style>
    <style:style style:name="Text_20_body" style:display-name="Text body" style:family="paragraph" style:parent-style-name="Standard" style:class="text">
      <style:paragraph-properties fo:margin-top="0cm" fo:margin-bottom="0.247cm" loext:contextual-spacing="false" fo:line-height="115%"/>
    </style:style>
    <style:style style:name="List" style:family="paragraph" style:parent-style-name="Text_20_body" style:class="list">
      <style:text-properties style:font-size-asian="12pt" style:font-name-complex="Lohit Devanagari1" style:font-family-complex="'Lohit Devanagari'"/>
    </style:style>
    <style:style style:name="Caption" style:family="paragraph" style:parent-style-name="Standard" style:class="extra">
      <style:paragraph-properties fo:margin-top="0.212cm" fo:margin-bottom="0.212cm" loext:contextual-spacing="false" text:number-lines="false" text:line-number="0"/>
      <style:text-properties fo:font-size="12pt" fo:font-style="italic" style:font-size-asian="12pt" style:font-style-asian="italic" style:font-name-complex="Lohit Devanagari1" style:font-family-complex="'Lohit Devanagari'" style:font-size-complex="12pt" style:font-style-complex="italic"/>
    </style:style>
    <style:style style:name="Index" style:family="paragraph" style:parent-style-name="Standard" style:class="index">
      <style:paragraph-properties text:number-lines="false" text:line-number="0"/>
      <style:text-properties style:font-size-asian="12pt" style:font-name-complex="Lohit Devanagari1" style:font-family-complex="'Lohit Devanagari'"/>
    </style:style>
    <style:style style:name="Heading_20_1" style:display-name="Heading 1" style:family="paragraph" style:parent-style-name="Standard" style:default-outline-level="1" style:list-style-name="" style:class="text">
      <style:paragraph-properties fo:margin-top="0.494cm" fo:margin-bottom="0.494cm" loext:contextual-spacing="false" fo:line-height="100%"/>
      <style:text-properties style:font-name="Times New Roman" fo:font-family="'Times New Roman'" style:font-family-generic="roman" style:font-pitch="variable" fo:font-size="24pt" fo:font-weight="bold" style:letter-kerning="true" style:font-name-asian="Times New Roman1" style:font-family-asian="'Times New Roman'" style:font-family-generic-asian="system" style:font-pitch-asian="variable" style:font-size-asian="24pt" style:font-weight-asian="bold" style:font-name-complex="Times New Roman1" style:font-family-complex="'Times New Roman'" style:font-family-generic-complex="system" style:font-pitch-complex="variable" style:font-size-complex="24pt" style:font-weight-complex="bold"/>
    </style:style>
    <style:style style:name="Default" style:family="paragraph" style:default-outline-level="">
      <style:paragraph-properties fo:margin-top="0cm" fo:margin-bottom="0cm" loext:contextual-spacing="false" fo:line-height="100%" fo:text-align="start" style:justify-single-word="false" fo:orphans="2" fo:widows="2" style:writing-mode="lr-tb"/>
      <style:text-properties fo:color="#000000" style:font-name="Times New Roman" fo:font-family="'Times New Roman'" style:font-family-generic="roman" style:font-pitch="variable" fo:font-size="12pt" style:font-size-asian="12pt" style:font-name-complex="Times New Roman1" style:font-family-complex="'Times New Roman'" style:font-family-generic-complex="system" style:font-pitch-complex="variable" style:font-size-complex="12pt"/>
    </style:style>
    <style:style style:name="List_20_Paragraph" style:display-name="List Paragraph" style:family="paragraph" style:parent-style-name="Standard" style:default-outline-level="">
      <style:paragraph-properties fo:margin-left="1.27cm" fo:margin-right="0cm" fo:margin-top="0cm" fo:margin-bottom="0.353cm" loext:contextual-spacing="true" fo:text-indent="0cm" style:auto-text-indent="false"/>
      <style:text-properties style:font-name-asian="F" style:font-family-generic-asian="system" style:font-pitch-asian="variable" style:font-name-complex="Mangal" style:font-family-complex="Mangal" style:font-family-generic-complex="system" style:font-pitch-complex="variable" style:font-size-complex="10pt" style:language-complex="hi" style:country-complex="IN"/>
    </style:style>
    <style:style style:name="Balloon_20_Text" style:display-name="Balloon Text" style:family="paragraph" style:parent-style-name="Standard" style:default-outline-level="">
      <style:paragraph-properties fo:margin-top="0cm" fo:margin-bottom="0cm" loext:contextual-spacing="false" fo:line-height="100%"/>
      <style:text-properties style:font-name="Tahoma" fo:font-family="Tahoma" style:font-family-generic="roman" style:font-pitch="variable" fo:font-size="8pt" style:font-size-asian="8pt" style:font-name-complex="Tahoma1" style:font-family-complex="Tahoma" style:font-family-generic-complex="system" style:font-pitch-complex="variable" style:font-size-complex="8pt"/>
    </style:style>
    <style:style style:name="mb-0" style:family="paragraph" style:parent-style-name="Standard" style:default-outline-level="">
      <style:paragraph-properties fo:margin-top="0.494cm" fo:margin-bottom="0.494cm" loext:contextual-spacing="false" fo:line-height="100%"/>
      <style:text-properties style:font-name="Times New Roman" fo:font-family="'Times New Roman'" style:font-family-generic="roman" style:font-pitch="variable" fo:font-size="12pt" style:font-name-asian="Times New Roman1" style:font-family-asian="'Times New Roman'" style:font-family-generic-asian="system" style:font-pitch-asian="variable" style:font-size-asian="12pt" style:font-name-complex="Times New Roman1" style:font-family-complex="'Times New Roman'" style:font-family-generic-complex="system" style:font-pitch-complex="variable" style:font-size-complex="12pt"/>
    </style:style>
    <style:style style:name="small" style:family="paragraph" style:parent-style-name="Standard" style:default-outline-level="">
      <style:paragraph-properties fo:margin-top="0.494cm" fo:margin-bottom="0.494cm" loext:contextual-spacing="false" fo:line-height="100%"/>
      <style:text-properties style:font-name="Times New Roman" fo:font-family="'Times New Roman'" style:font-family-generic="roman" style:font-pitch="variable" fo:font-size="12pt" style:font-name-asian="Times New Roman1" style:font-family-asian="'Times New Roman'" style:font-family-generic-asian="system" style:font-pitch-asian="variable" style:font-size-asian="12pt" style:font-name-complex="Times New Roman1" style:font-family-complex="'Times New Roman'" style:font-family-generic-complex="system" style:font-pitch-complex="variable" style:font-size-complex="12pt"/>
    </style:style>
    <style:style style:name="Default_20_Paragraph_20_Font" style:display-name="Default Paragraph Font" style:family="text"/>
    <style:style style:name="Balloon_20_Text_20_Char" style:display-name="Balloon Text Char" style:family="text" style:parent-style-name="Default_20_Paragraph_20_Font">
      <style:text-properties style:font-name="Tahoma" fo:font-family="Tahoma" style:font-family-generic="roman" style:font-pitch="variable" fo:font-size="8pt" style:font-size-asian="8pt" style:font-name-complex="Tahoma1" style:font-family-complex="Tahoma" style:font-family-generic-complex="system" style:font-pitch-complex="variable" style:font-size-complex="8pt"/>
    </style:style>
    <style:style style:name="Internet_20_link" style:display-name="Internet link" style:family="text" style:parent-style-name="Default_20_Paragraph_20_Font">
      <style:text-properties fo:color="#0000ff" style:text-underline-style="solid" style:text-underline-width="auto" style:text-underline-color="font-color"/>
    </style:style>
    <style:style style:name="Heading_20_1_20_Char" style:display-name="Heading 1 Char" style:family="text" style:parent-style-name="Default_20_Paragraph_20_Font">
      <style:text-properties style:font-name="Times New Roman" fo:font-family="'Times New Roman'" style:font-family-generic="roman" style:font-pitch="variable" fo:font-size="24pt" fo:font-weight="bold" style:letter-kerning="true" style:font-name-asian="Times New Roman1" style:font-family-asian="'Times New Roman'" style:font-family-generic-asian="system" style:font-pitch-asian="variable" style:font-size-asian="24pt" style:font-weight-asian="bold" style:font-name-complex="Times New Roman1" style:font-family-complex="'Times New Roman'" style:font-family-generic-complex="system" style:font-pitch-complex="variable" style:font-size-complex="24pt" style:font-weight-complex="bold"/>
    </style:style>
    <style:style style:name="Emphasis" style:family="text" style:parent-style-name="Default_20_Paragraph_20_Font">
      <style:text-properties fo:font-style="italic" style:font-style-asian="italic" style:font-style-complex="italic"/>
    </style:style>
    <style:style style:name="nowrap" style:family="text" style:parent-style-name="Default_20_Paragraph_20_Font"/>
    <style:style style:name="wd-jnl-art-copyright" style:family="text" style:parent-style-name="Default_20_Paragraph_20_Font"/>
    <style:style style:name="ListLabel_20_1" style:display-name="ListLabel 1" style:family="text">
      <style:text-properties style:font-name-complex="Courier New" style:font-family-complex="'Courier New'" style:font-family-generic-complex="system" style:font-pitch-complex="variable"/>
    </style:style>
    <style:style style:name="ListLabel_20_2" style:display-name="ListLabel 2" style:family="text">
      <style:text-properties style:font-name-complex="Courier New" style:font-family-complex="'Courier New'" style:font-family-generic-complex="system" style:font-pitch-complex="variable"/>
    </style:style>
    <style:style style:name="ListLabel_20_3" style:display-name="ListLabel 3" style:family="text">
      <style:text-properties style:font-name-complex="Courier New" style:font-family-complex="'Courier New'" style:font-family-generic-complex="system" style:font-pitch-complex="variable"/>
    </style:style>
    <style:style style:name="ListLabel_20_4" style:display-name="ListLabel 4" style:family="text">
      <style:text-properties fo:color="#000000"/>
    </style:style>
    <style:style style:name="ListLabel_20_5" style:display-name="ListLabel 5" style:family="text">
      <style:text-properties fo:color="#000000"/>
    </style:style>
    <style:style style:name="ListLabel_20_6" style:display-name="ListLabel 6" style:family="text">
      <style:text-properties style:font-name="Times New Roman" fo:font-family="'Times New Roman'" style:font-family-generic="roman" style:font-pitch="variable" fo:font-size="10pt" style:font-size-asian="10pt" style:font-name-complex="Times New Roman1" style:font-family-complex="'Times New Roman'" style:font-family-generic-complex="system" style:font-pitch-complex="variable" style:font-size-complex="10pt"/>
    </style:style>
    <style:style style:name="ListLabel_20_7" style:display-name="ListLabel 7" style:family="text">
      <style:text-properties fo:font-size="10pt" fo:font-weight="normal" style:letter-kerning="false" style:font-name-asian="Calibri1" style:font-family-asian="Calibri" style:font-family-generic-asian="system" style:font-pitch-asian="variable" style:font-size-asian="10pt" style:font-weight-asian="normal" style:font-size-complex="10pt" style:font-weight-complex="normal"/>
    </style:style>
    <style:style style:name="Graphics" style:family="graphic">
      <style:graphic-properties text:anchor-type="paragraph" svg:x="0cm" svg:y="0cm" style:wrap="dynamic" style:number-wrapped-paragraphs="no-limit" style:wrap-contour="false" style:vertical-pos="top" style:vertical-rel="paragraph" style:horizontal-pos="center" style:horizontal-rel="paragraph"/>
    </style:style>
    <text:outline-style style:name="Outline">
      <text:outline-level-style text:level="1" style:num-format="">
        <style:list-level-properties text:list-level-position-and-space-mode="label-alignment">
          <style:list-level-label-alignment text:label-followed-by="listtab"/>
        </style:list-level-properties>
      </text:outline-level-style>
      <text:outline-level-style text:level="2" style:num-format="">
        <style:list-level-properties text:list-level-position-and-space-mode="label-alignment">
          <style:list-level-label-alignment text:label-followed-by="listtab"/>
        </style:list-level-properties>
      </text:outline-level-style>
      <text:outline-level-style text:level="3" style:num-format="">
        <style:list-level-properties text:list-level-position-and-space-mode="label-alignment">
          <style:list-level-label-alignment text:label-followed-by="listtab"/>
        </style:list-level-properties>
      </text:outline-level-style>
      <text:outline-level-style text:level="4" style:num-format="">
        <style:list-level-properties text:list-level-position-and-space-mode="label-alignment">
          <style:list-level-label-alignment text:label-followed-by="listtab"/>
        </style:list-level-properties>
      </text:outline-level-style>
      <text:outline-level-style text:level="5" style:num-format="">
        <style:list-level-properties text:list-level-position-and-space-mode="label-alignment">
          <style:list-level-label-alignment text:label-followed-by="listtab"/>
        </style:list-level-properties>
      </text:outline-level-style>
      <text:outline-level-style text:level="6" style:num-format="">
        <style:list-level-properties text:list-level-position-and-space-mode="label-alignment">
          <style:list-level-label-alignment text:label-followed-by="listtab"/>
        </style:list-level-properties>
      </text:outline-level-style>
      <text:outline-level-style text:level="7" style:num-format="">
        <style:list-level-properties text:list-level-position-and-space-mode="label-alignment">
          <style:list-level-label-alignment text:label-followed-by="listtab"/>
        </style:list-level-properties>
      </text:outline-level-style>
      <text:outline-level-style text:level="8" style:num-format="">
        <style:list-level-properties text:list-level-position-and-space-mode="label-alignment">
          <style:list-level-label-alignment text:label-followed-by="listtab"/>
        </style:list-level-properties>
      </text:outline-level-style>
      <text:outline-level-style text:level="9" style:num-format="">
        <style:list-level-properties text:list-level-position-and-space-mode="label-alignment">
          <style:list-level-label-alignment text:label-followed-by="listtab"/>
        </style:list-level-properties>
      </text:outline-level-style>
      <text:outline-level-style text:level="10" style:num-format="">
        <style:list-level-properties text:list-level-position-and-space-mode="label-alignment">
          <style:list-level-label-alignment text:label-followed-by="listtab"/>
        </style:list-level-properties>
      </text:outline-level-style>
    </text:outline-style>
    <text:list-style style:name="No_20_List" style:display-name="No List">
      <text:list-level-style-number text:level="1" style:num-suffix="." style:num-format="">
        <style:list-level-properties text:list-level-position-and-space-mode="label-alignment">
          <style:list-level-label-alignment text:label-followed-by="listtab" text:list-tab-stop-position="1.27cm" fo:text-indent="-0.635cm" fo:margin-left="1.27cm"/>
        </style:list-level-properties>
      </text:list-level-style-number>
      <text:list-level-style-number text:level="2" style:num-suffix="." style:num-format="">
        <style:list-level-properties text:list-level-position-and-space-mode="label-alignment">
          <style:list-level-label-alignment text:label-followed-by="listtab" text:list-tab-stop-position="1.905cm" fo:text-indent="-0.635cm" fo:margin-left="1.905cm"/>
        </style:list-level-properties>
      </text:list-level-style-number>
      <text:list-level-style-number text:level="3" style:num-suffix="." style:num-format="">
        <style:list-level-properties text:list-level-position-and-space-mode="label-alignment">
          <style:list-level-label-alignment text:label-followed-by="listtab" text:list-tab-stop-position="2.54cm" fo:text-indent="-0.635cm" fo:margin-left="2.54cm"/>
        </style:list-level-properties>
      </text:list-level-style-number>
      <text:list-level-style-number text:level="4" style:num-suffix="." style:num-format="">
        <style:list-level-properties text:list-level-position-and-space-mode="label-alignment">
          <style:list-level-label-alignment text:label-followed-by="listtab" text:list-tab-stop-position="3.175cm" fo:text-indent="-0.635cm" fo:margin-left="3.175cm"/>
        </style:list-level-properties>
      </text:list-level-style-number>
      <text:list-level-style-number text:level="5" style:num-suffix="." style:num-format="">
        <style:list-level-properties text:list-level-position-and-space-mode="label-alignment">
          <style:list-level-label-alignment text:label-followed-by="listtab" text:list-tab-stop-position="3.81cm" fo:text-indent="-0.635cm" fo:margin-left="3.81cm"/>
        </style:list-level-properties>
      </text:list-level-style-number>
      <text:list-level-style-number text:level="6" style:num-suffix="." style:num-format="">
        <style:list-level-properties text:list-level-position-and-space-mode="label-alignment">
          <style:list-level-label-alignment text:label-followed-by="listtab" text:list-tab-stop-position="4.445cm" fo:text-indent="-0.635cm" fo:margin-left="4.445cm"/>
        </style:list-level-properties>
      </text:list-level-style-number>
      <text:list-level-style-number text:level="7" style:num-suffix="." style:num-format="">
        <style:list-level-properties text:list-level-position-and-space-mode="label-alignment">
          <style:list-level-label-alignment text:label-followed-by="listtab" text:list-tab-stop-position="5.08cm" fo:text-indent="-0.635cm" fo:margin-left="5.08cm"/>
        </style:list-level-properties>
      </text:list-level-style-number>
      <text:list-level-style-number text:level="8" style:num-suffix="." style:num-format="">
        <style:list-level-properties text:list-level-position-and-space-mode="label-alignment">
          <style:list-level-label-alignment text:label-followed-by="listtab" text:list-tab-stop-position="5.715cm" fo:text-indent="-0.635cm" fo:margin-left="5.715cm"/>
        </style:list-level-properties>
      </text:list-level-style-number>
      <text:list-level-style-number text:level="9" style:num-suffix="." style:num-format="">
        <style:list-level-properties text:list-level-position-and-space-mode="label-alignment">
          <style:list-level-label-alignment text:label-followed-by="listtab" text:list-tab-stop-position="6.35cm" fo:text-indent="-0.635cm" fo:margin-left="6.35cm"/>
        </style:list-level-properties>
      </text:list-level-style-number>
      <text:list-level-style-number text:level="10" style:num-suffix="." style:num-format="">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1">
      <text:list-level-style-bullet text:level="1" style:num-suffix="" text:bullet-char="">
        <style:list-level-properties text:list-level-position-and-space-mode="label-alignment">
          <style:list-level-label-alignment text:label-followed-by="listtab" fo:text-indent="-0.635cm" fo:margin-left="1.335cm"/>
        </style:list-level-properties>
        <style:text-properties fo:font-family="Symbol" style:font-charset="x-symbol"/>
      </text:list-level-style-bullet>
      <text:list-level-style-bullet text:level="2" text:style-name="ListLabel_20_1" style:num-suffix="o" text:bullet-char="o">
        <style:list-level-properties text:list-level-position-and-space-mode="label-alignment">
          <style:list-level-label-alignment text:label-followed-by="listtab" fo:text-indent="-0.635cm" fo:margin-left="2.605cm"/>
        </style:list-level-properties>
        <style:text-properties fo:font-family="'Courier New'"/>
      </text:list-level-style-bullet>
      <text:list-level-style-bullet text:level="3" style:num-suffix="" text:bullet-char="">
        <style:list-level-properties text:list-level-position-and-space-mode="label-alignment">
          <style:list-level-label-alignment text:label-followed-by="listtab" fo:text-indent="-0.635cm" fo:margin-left="3.875cm"/>
        </style:list-level-properties>
        <style:text-properties fo:font-family="Wingdings" style:font-charset="x-symbol"/>
      </text:list-level-style-bullet>
      <text:list-level-style-bullet text:level="4" style:num-suffix="" text:bullet-char="">
        <style:list-level-properties text:list-level-position-and-space-mode="label-alignment">
          <style:list-level-label-alignment text:label-followed-by="listtab" fo:text-indent="-0.635cm" fo:margin-left="5.145cm"/>
        </style:list-level-properties>
        <style:text-properties fo:font-family="Symbol" style:font-charset="x-symbol"/>
      </text:list-level-style-bullet>
      <text:list-level-style-bullet text:level="5" text:style-name="ListLabel_20_2" style:num-suffix="o" text:bullet-char="o">
        <style:list-level-properties text:list-level-position-and-space-mode="label-alignment">
          <style:list-level-label-alignment text:label-followed-by="listtab" fo:text-indent="-0.635cm" fo:margin-left="6.415cm"/>
        </style:list-level-properties>
        <style:text-properties fo:font-family="'Courier New'"/>
      </text:list-level-style-bullet>
      <text:list-level-style-bullet text:level="6" style:num-suffix="" text:bullet-char="">
        <style:list-level-properties text:list-level-position-and-space-mode="label-alignment">
          <style:list-level-label-alignment text:label-followed-by="listtab" fo:text-indent="-0.635cm" fo:margin-left="7.685cm"/>
        </style:list-level-properties>
        <style:text-properties fo:font-family="Wingdings" style:font-charset="x-symbol"/>
      </text:list-level-style-bullet>
      <text:list-level-style-bullet text:level="7" style:num-suffix="" text:bullet-char="">
        <style:list-level-properties text:list-level-position-and-space-mode="label-alignment">
          <style:list-level-label-alignment text:label-followed-by="listtab" fo:text-indent="-0.635cm" fo:margin-left="8.955cm"/>
        </style:list-level-properties>
        <style:text-properties fo:font-family="Symbol" style:font-charset="x-symbol"/>
      </text:list-level-style-bullet>
      <text:list-level-style-bullet text:level="8" text:style-name="ListLabel_20_3" style:num-suffix="o" text:bullet-char="o">
        <style:list-level-properties text:list-level-position-and-space-mode="label-alignment">
          <style:list-level-label-alignment text:label-followed-by="listtab" fo:text-indent="-0.635cm" fo:margin-left="10.225cm"/>
        </style:list-level-properties>
        <style:text-properties fo:font-family="'Courier New'"/>
      </text:list-level-style-bullet>
      <text:list-level-style-bullet text:level="9" style:num-suffix="" text:bullet-char="">
        <style:list-level-properties text:list-level-position-and-space-mode="label-alignment">
          <style:list-level-label-alignment text:label-followed-by="listtab" fo:text-indent="-0.635cm" fo:margin-left="11.495cm"/>
        </style:list-level-properties>
        <style:text-properties fo:font-family="Wingdings" style:font-charset="x-symbol"/>
      </text:list-level-style-bullet>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2">
      <text:list-level-style-number text:level="1" style:num-suffix=")" style:num-format="1">
        <style:list-level-properties text:list-level-position-and-space-mode="label-alignment">
          <style:list-level-label-alignment text:label-followed-by="listtab" fo:text-indent="-0.635cm" fo:margin-left="1.27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3">
      <text:list-level-style-number text:level="1" style:num-suffix="." style:num-format="1">
        <style:list-level-properties text:list-level-position-and-space-mode="label-alignment">
          <style:list-level-label-alignment text:label-followed-by="listtab" fo:text-indent="-0.635cm" fo:margin-left="1.27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4">
      <text:list-level-style-number text:level="1" text:style-name="ListLabel_20_4" style:num-suffix=")" style:num-format="1">
        <style:list-level-properties text:list-level-position-and-space-mode="label-alignment">
          <style:list-level-label-alignment text:label-followed-by="listtab" fo:text-indent="-0.635cm" fo:margin-left="1.27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5">
      <text:list-level-style-number text:level="1" text:style-name="ListLabel_20_5" style:num-suffix=")" style:num-format="1">
        <style:list-level-properties text:list-level-position-and-space-mode="label-alignment">
          <style:list-level-label-alignment text:label-followed-by="listtab" fo:text-indent="-0.635cm" fo:margin-left="1.27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6">
      <text:list-level-style-number text:level="1" style:num-prefix="(" style:num-suffix=")" style:num-format="a" style:num-letter-sync="true">
        <style:list-level-properties text:list-level-position-and-space-mode="label-alignment">
          <style:list-level-label-alignment text:label-followed-by="listtab" fo:text-indent="-0.635cm" fo:margin-left="2.381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3.651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4.92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6.191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7.461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8.731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10.001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1.271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2.541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7">
      <text:list-level-style-number text:level="1" style:num-suffix=")" style:num-format="1">
        <style:list-level-properties text:list-level-position-and-space-mode="label-alignment">
          <style:list-level-label-alignment text:label-followed-by="listtab" fo:text-indent="-0.635cm" fo:margin-left="1.27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8">
      <text:list-level-style-number text:level="1" style:num-suffix=")" style:num-format="i">
        <style:list-level-properties text:list-level-position-and-space-mode="label-alignment">
          <style:list-level-label-alignment text:label-followed-by="listtab" fo:text-indent="-1.27cm" fo:margin-left="1.905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9">
      <text:list-level-style-number text:level="1" style:num-suffix=")" style:num-format="i">
        <style:list-level-properties text:list-level-position-and-space-mode="label-alignment">
          <style:list-level-label-alignment text:label-followed-by="listtab" fo:text-indent="-1.27cm" fo:margin-left="1.905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10">
      <text:list-level-style-number text:level="1" style:num-suffix=")" style:num-format="i">
        <style:list-level-properties text:list-level-position-and-space-mode="label-alignment">
          <style:list-level-label-alignment text:label-followed-by="listtab" fo:text-indent="-1.27cm" fo:margin-left="1.905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11">
      <text:list-level-style-number text:level="1" style:num-suffix=")" style:num-format="i">
        <style:list-level-properties text:list-level-position-and-space-mode="label-alignment">
          <style:list-level-label-alignment text:label-followed-by="listtab" fo:text-indent="-1.27cm" fo:margin-left="1.905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12">
      <text:list-level-style-number text:level="1" style:num-suffix=")" style:num-format="i">
        <style:list-level-properties text:list-level-position-and-space-mode="label-alignment">
          <style:list-level-label-alignment text:label-followed-by="listtab" fo:text-indent="-1.27cm" fo:margin-left="1.905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13">
      <text:list-level-style-number text:level="1" style:num-suffix="." style:num-format="1">
        <style:list-level-properties text:list-level-position-and-space-mode="label-alignment">
          <style:list-level-label-alignment text:label-followed-by="listtab" fo:text-indent="-0.635cm" fo:margin-left="1.27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14">
      <text:list-level-style-number text:level="1" style:num-suffix="." style:num-format="I">
        <style:list-level-properties text:list-level-position-and-space-mode="label-alignment" fo:text-align="end">
          <style:list-level-label-alignment text:label-followed-by="listtab" fo:text-indent="-0.635cm" fo:margin-left="2.54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3.81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5.08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6.35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7.62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8.89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10.16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1.43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2.7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list-style style:name="WWNum15">
      <text:list-level-style-number text:level="1" style:num-suffix=")" style:num-format="i">
        <style:list-level-properties text:list-level-position-and-space-mode="label-alignment">
          <style:list-level-label-alignment text:label-followed-by="listtab" fo:text-indent="-1.27cm" fo:margin-left="1.905cm"/>
        </style:list-level-properties>
      </text:list-level-style-number>
      <text:list-level-style-number text:level="2" style:num-suffix="." style:num-format="a" style:num-letter-sync="true">
        <style:list-level-properties text:list-level-position-and-space-mode="label-alignment">
          <style:list-level-label-alignment text:label-followed-by="listtab" fo:text-indent="-0.635cm" fo:margin-left="2.54cm"/>
        </style:list-level-properties>
      </text:list-level-style-number>
      <text:list-level-style-number text:level="3" style:num-suffix="." style:num-format="i">
        <style:list-level-properties text:list-level-position-and-space-mode="label-alignment" fo:text-align="end">
          <style:list-level-label-alignment text:label-followed-by="listtab" fo:text-indent="-0.318cm" fo:margin-left="3.81cm"/>
        </style:list-level-properties>
      </text:list-level-style-number>
      <text:list-level-style-number text:level="4" style:num-suffix="." style:num-format="1">
        <style:list-level-properties text:list-level-position-and-space-mode="label-alignment">
          <style:list-level-label-alignment text:label-followed-by="listtab" fo:text-indent="-0.635cm" fo:margin-left="5.08cm"/>
        </style:list-level-properties>
      </text:list-level-style-number>
      <text:list-level-style-number text:level="5" style:num-suffix="." style:num-format="a" style:num-letter-sync="true">
        <style:list-level-properties text:list-level-position-and-space-mode="label-alignment">
          <style:list-level-label-alignment text:label-followed-by="listtab" fo:text-indent="-0.635cm" fo:margin-left="6.35cm"/>
        </style:list-level-properties>
      </text:list-level-style-number>
      <text:list-level-style-number text:level="6" style:num-suffix="." style:num-format="i">
        <style:list-level-properties text:list-level-position-and-space-mode="label-alignment" fo:text-align="end">
          <style:list-level-label-alignment text:label-followed-by="listtab" fo:text-indent="-0.318cm" fo:margin-left="7.62cm"/>
        </style:list-level-properties>
      </text:list-level-style-number>
      <text:list-level-style-number text:level="7" style:num-suffix="." style:num-format="1">
        <style:list-level-properties text:list-level-position-and-space-mode="label-alignment">
          <style:list-level-label-alignment text:label-followed-by="listtab" fo:text-indent="-0.635cm" fo:margin-left="8.89cm"/>
        </style:list-level-properties>
      </text:list-level-style-number>
      <text:list-level-style-number text:level="8" style:num-suffix="." style:num-format="a" style:num-letter-sync="true">
        <style:list-level-properties text:list-level-position-and-space-mode="label-alignment">
          <style:list-level-label-alignment text:label-followed-by="listtab" fo:text-indent="-0.635cm" fo:margin-left="10.16cm"/>
        </style:list-level-properties>
      </text:list-level-style-number>
      <text:list-level-style-number text:level="9" style:num-suffix="." style:num-format="i">
        <style:list-level-properties text:list-level-position-and-space-mode="label-alignment" fo:text-align="end">
          <style:list-level-label-alignment text:label-followed-by="listtab" fo:text-indent="-0.318cm" fo:margin-left="11.43cm"/>
        </style:list-level-properties>
      </text:list-level-style-number>
      <text:list-level-style-number text:level="10" style:num-suffix="." style:num-format="1">
        <style:list-level-properties text:list-level-position-and-space-mode="label-alignment">
          <style:list-level-label-alignment text:label-followed-by="listtab" text:list-tab-stop-position="6.985cm" fo:text-indent="-0.635cm" fo:margin-left="6.985cm"/>
        </style:list-level-properties>
      </text:list-level-style-number>
    </text:list-style>
    <text:notes-configuration text:note-class="footnote" style:num-format="1" text:start-value="0" text:footnotes-position="page" text:start-numbering-at="document"/>
    <text:notes-configuration text:note-class="endnote" style:num-format="i" text:start-value="0"/>
    <text:linenumbering-configuration text:number-lines="false" text:offset="0.499cm" style:num-format="1" text:number-position="left" text:increment="5"/>
    <style:default-page-layout>
      <style:page-layout-properties style:layout-grid-standard-mode="true"/>
    </style:default-page-layout>
  </office:styles>
  <office:automatic-styles>
    <style:page-layout style:name="Mpm1">
      <style:page-layout-properties fo:page-width="21.59cm" fo:page-height="27.94cm" style:num-format="1" style:print-orientation="portrait" fo:margin-top="2.54cm" fo:margin-bottom="2.54cm" fo:margin-left="2.54cm" fo:margin-right="2.54cm" style:writing-mode="lr-tb" style:layout-grid-color="#c0c0c0" style:layout-grid-lines="36" style:layout-grid-base-height="0.635cm" style:layout-grid-ruby-height="0cm" style:layout-grid-mode="none" style:layout-grid-ruby-below="false" style:layout-grid-print="false" style:layout-grid-display="false" style:layout-grid-base-width="0.423cm" style:layout-grid-snap-to="true" style:footnote-max-height="0cm">
        <style:footnote-sep style:width="0.018cm" style:distance-before-sep="0.101cm" style:distance-after-sep="0.101cm" style:line-style="solid" style:adjustment="left" style:rel-width="25%" style:color="#000000"/>
      </style:page-layout-properties>
      <style:header-style/>
      <style:footer-style/>
    </style:page-layout>
  </office:automatic-styles>
  <office:master-styles>
    <style:master-page style:name="Standard" style:page-layout-name="Mpm1"/>
  </office:master-styles>
</office:document-styles>
</file>